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7608E9AE" w:rsidR="003620C9" w:rsidRDefault="00FB1798">
      <w:pPr>
        <w:pStyle w:val="BodyText"/>
        <w:spacing w:before="228"/>
        <w:ind w:left="720" w:right="280"/>
        <w:rPr>
          <w:b/>
          <w:sz w:val="34"/>
        </w:rPr>
      </w:pPr>
      <w:commentRangeStart w:id="0"/>
      <w:r>
        <w:rPr>
          <w:b/>
          <w:sz w:val="34"/>
        </w:rPr>
        <w:t>Timeseries forecasting for water consumption using Collaborative Filtering</w:t>
      </w:r>
      <w:commentRangeEnd w:id="0"/>
      <w:r w:rsidR="0051294B">
        <w:rPr>
          <w:rStyle w:val="CommentReference"/>
        </w:rPr>
        <w:commentReference w:id="0"/>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126BA894"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Pr>
          <w:spacing w:val="-1"/>
        </w:rPr>
        <w:t>Demand</w:t>
      </w:r>
      <w:r w:rsidR="00FB60BA">
        <w:rPr>
          <w:spacing w:val="-1"/>
        </w:rPr>
        <w:t xml:space="preserve"> </w:t>
      </w:r>
      <w:r>
        <w:rPr>
          <w:spacing w:val="-1"/>
        </w:rPr>
        <w:t>forecasting using collaborative Filtering</w:t>
      </w:r>
    </w:p>
    <w:p w14:paraId="420F0193" w14:textId="77777777" w:rsidR="003620C9" w:rsidRDefault="003620C9">
      <w:pPr>
        <w:pStyle w:val="BodyText"/>
        <w:spacing w:before="1"/>
      </w:pPr>
    </w:p>
    <w:p w14:paraId="54BC2FDB" w14:textId="77777777" w:rsidR="003620C9" w:rsidRDefault="00FB1798">
      <w:pPr>
        <w:spacing w:before="1"/>
        <w:ind w:left="965"/>
        <w:rPr>
          <w:color w:val="808080" w:themeColor="background1" w:themeShade="80"/>
          <w:sz w:val="20"/>
        </w:rPr>
      </w:pPr>
      <w:r>
        <w:rPr>
          <w:color w:val="808080" w:themeColor="background1" w:themeShade="80"/>
          <w:sz w:val="20"/>
        </w:rPr>
        <w:t>A.</w:t>
      </w:r>
      <w:r>
        <w:rPr>
          <w:color w:val="808080" w:themeColor="background1" w:themeShade="80"/>
          <w:spacing w:val="-2"/>
          <w:sz w:val="20"/>
        </w:rPr>
        <w:t xml:space="preserve"> </w:t>
      </w:r>
      <w:r>
        <w:rPr>
          <w:color w:val="808080" w:themeColor="background1" w:themeShade="80"/>
          <w:sz w:val="20"/>
        </w:rPr>
        <w:t>B.</w:t>
      </w:r>
      <w:r>
        <w:rPr>
          <w:color w:val="808080" w:themeColor="background1" w:themeShade="80"/>
          <w:spacing w:val="-2"/>
          <w:sz w:val="20"/>
        </w:rPr>
        <w:t xml:space="preserve"> </w:t>
      </w:r>
      <w:r>
        <w:rPr>
          <w:color w:val="808080" w:themeColor="background1" w:themeShade="80"/>
          <w:sz w:val="20"/>
        </w:rPr>
        <w:t>Fish*^,</w:t>
      </w:r>
      <w:r>
        <w:rPr>
          <w:color w:val="808080" w:themeColor="background1" w:themeShade="80"/>
          <w:spacing w:val="1"/>
          <w:sz w:val="20"/>
        </w:rPr>
        <w:t xml:space="preserve"> </w:t>
      </w:r>
      <w:r>
        <w:rPr>
          <w:color w:val="808080" w:themeColor="background1" w:themeShade="80"/>
          <w:sz w:val="20"/>
        </w:rPr>
        <w:t>C.</w:t>
      </w:r>
      <w:r>
        <w:rPr>
          <w:color w:val="808080" w:themeColor="background1" w:themeShade="80"/>
          <w:spacing w:val="-2"/>
          <w:sz w:val="20"/>
        </w:rPr>
        <w:t xml:space="preserve"> </w:t>
      </w:r>
      <w:r>
        <w:rPr>
          <w:color w:val="808080" w:themeColor="background1" w:themeShade="80"/>
          <w:sz w:val="20"/>
        </w:rPr>
        <w:t>D.</w:t>
      </w:r>
      <w:r>
        <w:rPr>
          <w:color w:val="808080" w:themeColor="background1" w:themeShade="80"/>
          <w:spacing w:val="-2"/>
          <w:sz w:val="20"/>
        </w:rPr>
        <w:t xml:space="preserve"> </w:t>
      </w:r>
      <w:r>
        <w:rPr>
          <w:color w:val="808080" w:themeColor="background1" w:themeShade="80"/>
          <w:sz w:val="20"/>
        </w:rPr>
        <w:t>Flesch*,</w:t>
      </w:r>
      <w:r>
        <w:rPr>
          <w:color w:val="808080" w:themeColor="background1" w:themeShade="80"/>
          <w:spacing w:val="-2"/>
          <w:sz w:val="20"/>
        </w:rPr>
        <w:t xml:space="preserve"> </w:t>
      </w:r>
      <w:r>
        <w:rPr>
          <w:color w:val="808080" w:themeColor="background1" w:themeShade="80"/>
          <w:sz w:val="20"/>
        </w:rPr>
        <w:t>and</w:t>
      </w:r>
      <w:r>
        <w:rPr>
          <w:color w:val="808080" w:themeColor="background1" w:themeShade="80"/>
          <w:spacing w:val="-1"/>
          <w:sz w:val="20"/>
        </w:rPr>
        <w:t xml:space="preserve"> </w:t>
      </w:r>
      <w:r>
        <w:rPr>
          <w:color w:val="808080" w:themeColor="background1" w:themeShade="80"/>
          <w:sz w:val="20"/>
        </w:rPr>
        <w:t>E.</w:t>
      </w:r>
      <w:r>
        <w:rPr>
          <w:color w:val="808080" w:themeColor="background1" w:themeShade="80"/>
          <w:spacing w:val="-2"/>
          <w:sz w:val="20"/>
        </w:rPr>
        <w:t xml:space="preserve"> </w:t>
      </w:r>
      <w:proofErr w:type="spellStart"/>
      <w:r>
        <w:rPr>
          <w:color w:val="808080" w:themeColor="background1" w:themeShade="80"/>
          <w:sz w:val="20"/>
        </w:rPr>
        <w:t>Fowle</w:t>
      </w:r>
      <w:proofErr w:type="spellEnd"/>
      <w:r>
        <w:rPr>
          <w:color w:val="808080" w:themeColor="background1" w:themeShade="80"/>
          <w:sz w:val="20"/>
        </w:rPr>
        <w:t>**</w:t>
      </w:r>
    </w:p>
    <w:p w14:paraId="5284BB06" w14:textId="77777777" w:rsidR="003620C9" w:rsidRDefault="003620C9">
      <w:pPr>
        <w:pStyle w:val="BodyText"/>
        <w:rPr>
          <w:color w:val="808080" w:themeColor="background1" w:themeShade="80"/>
          <w:sz w:val="22"/>
        </w:rPr>
      </w:pPr>
    </w:p>
    <w:p w14:paraId="4907C68C" w14:textId="77777777" w:rsidR="003620C9" w:rsidRDefault="003620C9">
      <w:pPr>
        <w:pStyle w:val="BodyText"/>
        <w:spacing w:before="1"/>
        <w:rPr>
          <w:color w:val="808080" w:themeColor="background1" w:themeShade="80"/>
          <w:sz w:val="18"/>
        </w:rPr>
      </w:pPr>
    </w:p>
    <w:p w14:paraId="4A58BBE1" w14:textId="77777777" w:rsidR="003620C9" w:rsidRDefault="00FB1798">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Pr>
          <w:color w:val="808080" w:themeColor="background1" w:themeShade="80"/>
          <w:sz w:val="20"/>
        </w:rPr>
        <w:t>Department</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Superficial</w:t>
      </w:r>
      <w:r>
        <w:rPr>
          <w:color w:val="808080" w:themeColor="background1" w:themeShade="80"/>
          <w:spacing w:val="5"/>
          <w:sz w:val="20"/>
        </w:rPr>
        <w:t xml:space="preserve"> </w:t>
      </w:r>
      <w:r>
        <w:rPr>
          <w:color w:val="808080" w:themeColor="background1" w:themeShade="80"/>
          <w:sz w:val="20"/>
        </w:rPr>
        <w:t>Research,</w:t>
      </w:r>
      <w:r>
        <w:rPr>
          <w:color w:val="808080" w:themeColor="background1" w:themeShade="80"/>
          <w:spacing w:val="8"/>
          <w:sz w:val="20"/>
        </w:rPr>
        <w:t xml:space="preserve"> </w:t>
      </w:r>
      <w:r>
        <w:rPr>
          <w:color w:val="808080" w:themeColor="background1" w:themeShade="80"/>
          <w:sz w:val="20"/>
        </w:rPr>
        <w:t>University</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Life,</w:t>
      </w:r>
      <w:r>
        <w:rPr>
          <w:color w:val="808080" w:themeColor="background1" w:themeShade="80"/>
          <w:spacing w:val="4"/>
          <w:sz w:val="20"/>
        </w:rPr>
        <w:t xml:space="preserve"> </w:t>
      </w:r>
      <w:r>
        <w:rPr>
          <w:color w:val="808080" w:themeColor="background1" w:themeShade="80"/>
          <w:sz w:val="20"/>
        </w:rPr>
        <w:t>99</w:t>
      </w:r>
      <w:r>
        <w:rPr>
          <w:color w:val="808080" w:themeColor="background1" w:themeShade="80"/>
          <w:spacing w:val="16"/>
          <w:sz w:val="20"/>
        </w:rPr>
        <w:t xml:space="preserve"> </w:t>
      </w:r>
      <w:r>
        <w:rPr>
          <w:color w:val="808080" w:themeColor="background1" w:themeShade="80"/>
          <w:sz w:val="20"/>
        </w:rPr>
        <w:t>Crow</w:t>
      </w:r>
      <w:r>
        <w:rPr>
          <w:color w:val="808080" w:themeColor="background1" w:themeShade="80"/>
          <w:spacing w:val="4"/>
          <w:sz w:val="20"/>
        </w:rPr>
        <w:t xml:space="preserve"> </w:t>
      </w:r>
      <w:r>
        <w:rPr>
          <w:color w:val="808080" w:themeColor="background1" w:themeShade="80"/>
          <w:sz w:val="20"/>
        </w:rPr>
        <w:t>Road,</w:t>
      </w:r>
      <w:r>
        <w:rPr>
          <w:color w:val="808080" w:themeColor="background1" w:themeShade="80"/>
          <w:spacing w:val="8"/>
          <w:sz w:val="20"/>
        </w:rPr>
        <w:t xml:space="preserve"> </w:t>
      </w:r>
      <w:proofErr w:type="spellStart"/>
      <w:r>
        <w:rPr>
          <w:color w:val="808080" w:themeColor="background1" w:themeShade="80"/>
          <w:sz w:val="20"/>
        </w:rPr>
        <w:t>Addlestrop</w:t>
      </w:r>
      <w:proofErr w:type="spellEnd"/>
      <w:r>
        <w:rPr>
          <w:color w:val="808080" w:themeColor="background1" w:themeShade="80"/>
          <w:sz w:val="20"/>
        </w:rPr>
        <w:t>,</w:t>
      </w:r>
      <w:r>
        <w:rPr>
          <w:color w:val="808080" w:themeColor="background1" w:themeShade="80"/>
          <w:spacing w:val="5"/>
          <w:sz w:val="20"/>
        </w:rPr>
        <w:t xml:space="preserve"> </w:t>
      </w:r>
      <w:proofErr w:type="spellStart"/>
      <w:r>
        <w:rPr>
          <w:color w:val="808080" w:themeColor="background1" w:themeShade="80"/>
          <w:sz w:val="20"/>
        </w:rPr>
        <w:t>Borsetshire</w:t>
      </w:r>
      <w:proofErr w:type="spellEnd"/>
      <w:r>
        <w:rPr>
          <w:color w:val="808080" w:themeColor="background1" w:themeShade="80"/>
          <w:spacing w:val="-47"/>
          <w:sz w:val="20"/>
        </w:rPr>
        <w:t xml:space="preserve"> </w:t>
      </w:r>
      <w:r>
        <w:rPr>
          <w:color w:val="808080" w:themeColor="background1" w:themeShade="80"/>
          <w:sz w:val="20"/>
        </w:rPr>
        <w:t>BB3 1TC, UK</w:t>
      </w:r>
    </w:p>
    <w:p w14:paraId="492C8A78" w14:textId="77777777" w:rsidR="003620C9" w:rsidRDefault="00FB1798">
      <w:pPr>
        <w:spacing w:line="228" w:lineRule="exact"/>
        <w:ind w:left="965"/>
        <w:rPr>
          <w:i/>
          <w:color w:val="808080" w:themeColor="background1" w:themeShade="80"/>
          <w:sz w:val="20"/>
        </w:rPr>
      </w:pPr>
      <w:r>
        <w:rPr>
          <w:color w:val="808080" w:themeColor="background1" w:themeShade="80"/>
          <w:sz w:val="20"/>
        </w:rPr>
        <w:t>(E-mail:</w:t>
      </w:r>
      <w:r>
        <w:rPr>
          <w:color w:val="808080" w:themeColor="background1" w:themeShade="80"/>
          <w:spacing w:val="-4"/>
          <w:sz w:val="20"/>
        </w:rPr>
        <w:t xml:space="preserve"> </w:t>
      </w:r>
      <w:r>
        <w:rPr>
          <w:i/>
          <w:color w:val="808080" w:themeColor="background1" w:themeShade="80"/>
          <w:sz w:val="20"/>
        </w:rPr>
        <w:t>fish@imaginaryaddresss.com</w:t>
      </w:r>
      <w:r>
        <w:rPr>
          <w:color w:val="808080" w:themeColor="background1" w:themeShade="80"/>
          <w:sz w:val="20"/>
        </w:rPr>
        <w:t>;</w:t>
      </w:r>
      <w:r>
        <w:rPr>
          <w:color w:val="808080" w:themeColor="background1" w:themeShade="80"/>
          <w:spacing w:val="-3"/>
          <w:sz w:val="20"/>
        </w:rPr>
        <w:t xml:space="preserve"> </w:t>
      </w:r>
      <w:r>
        <w:rPr>
          <w:i/>
          <w:color w:val="808080" w:themeColor="background1" w:themeShade="80"/>
          <w:sz w:val="20"/>
        </w:rPr>
        <w:t>stag@bay.matrix.edu.uk)</w:t>
      </w:r>
    </w:p>
    <w:p w14:paraId="4CC8EE5E" w14:textId="77777777" w:rsidR="003620C9" w:rsidRDefault="003620C9">
      <w:pPr>
        <w:pStyle w:val="BodyText"/>
        <w:spacing w:before="1"/>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2">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Default="00FB1798">
      <w:pPr>
        <w:pStyle w:val="BodyText"/>
        <w:ind w:left="965" w:right="962"/>
        <w:jc w:val="both"/>
      </w:pPr>
      <w:r>
        <w:t>[The abstract should be no more than 200 words briefly specifying the aims of the</w:t>
      </w:r>
      <w:r>
        <w:rPr>
          <w:spacing w:val="1"/>
        </w:rPr>
        <w:t xml:space="preserve"> </w:t>
      </w:r>
      <w:r>
        <w:t>work, the main results obtained, and the conclusions drawn. Citations must not be</w:t>
      </w:r>
      <w:r>
        <w:rPr>
          <w:spacing w:val="1"/>
        </w:rPr>
        <w:t xml:space="preserve"> </w:t>
      </w:r>
      <w:r>
        <w:t>included</w:t>
      </w:r>
      <w:r>
        <w:rPr>
          <w:spacing w:val="-1"/>
        </w:rPr>
        <w:t xml:space="preserve"> </w:t>
      </w:r>
      <w:r>
        <w:t>in the</w:t>
      </w:r>
      <w:r>
        <w:rPr>
          <w:spacing w:val="-1"/>
        </w:rPr>
        <w:t xml:space="preserve"> </w:t>
      </w:r>
      <w:r>
        <w:t>Abstract.]</w:t>
      </w:r>
    </w:p>
    <w:p w14:paraId="427B0C1A" w14:textId="77777777" w:rsidR="003620C9" w:rsidRDefault="003620C9">
      <w:pPr>
        <w:pStyle w:val="BodyText"/>
        <w:ind w:left="965" w:right="962"/>
        <w:jc w:val="both"/>
      </w:pPr>
    </w:p>
    <w:p w14:paraId="058C1718" w14:textId="2FAAB8E2" w:rsidR="003620C9" w:rsidRPr="00772098" w:rsidRDefault="00FB1798">
      <w:pPr>
        <w:pStyle w:val="BodyText"/>
        <w:ind w:left="965" w:right="962"/>
        <w:jc w:val="both"/>
        <w:rPr>
          <w:rStyle w:val="jlqj4b"/>
          <w:color w:val="BFBFBF" w:themeColor="background1" w:themeShade="BF"/>
        </w:rPr>
      </w:pPr>
      <w:r w:rsidRPr="00772098">
        <w:rPr>
          <w:rStyle w:val="jlqj4b"/>
          <w:color w:val="BFBFBF" w:themeColor="background1" w:themeShade="BF"/>
        </w:rPr>
        <w:t>The Athens Water Supply and Sewerage Company (EYDAP), is the largest active company in Greece in the water market. EYDAP's clientele in the field of water supply includes about 4,400,000 customers (2,160,000</w:t>
      </w:r>
      <w:r w:rsidR="006B17F6" w:rsidRPr="00772098">
        <w:rPr>
          <w:rStyle w:val="jlqj4b"/>
          <w:color w:val="BFBFBF" w:themeColor="background1" w:themeShade="BF"/>
        </w:rPr>
        <w:t xml:space="preserve"> unique</w:t>
      </w:r>
      <w:r w:rsidRPr="00772098">
        <w:rPr>
          <w:rStyle w:val="jlqj4b"/>
          <w:color w:val="BFBFBF" w:themeColor="background1" w:themeShade="BF"/>
        </w:rPr>
        <w:t xml:space="preserve"> connections</w:t>
      </w:r>
      <w:r w:rsidR="006B17F6" w:rsidRPr="00772098">
        <w:rPr>
          <w:rStyle w:val="jlqj4b"/>
          <w:color w:val="BFBFBF" w:themeColor="background1" w:themeShade="BF"/>
        </w:rPr>
        <w:t>/meters</w:t>
      </w:r>
      <w:r w:rsidRPr="00772098">
        <w:rPr>
          <w:rStyle w:val="jlqj4b"/>
          <w:color w:val="BFBFBF" w:themeColor="background1" w:themeShade="BF"/>
        </w:rPr>
        <w:t>)</w:t>
      </w:r>
      <w:r w:rsidR="006B17F6" w:rsidRPr="00772098" w:rsidDel="006B17F6">
        <w:rPr>
          <w:rStyle w:val="jlqj4b"/>
          <w:color w:val="BFBFBF" w:themeColor="background1" w:themeShade="BF"/>
        </w:rPr>
        <w:t xml:space="preserve"> </w:t>
      </w:r>
      <w:commentRangeStart w:id="1"/>
      <w:commentRangeEnd w:id="1"/>
      <w:r w:rsidR="00F225EB" w:rsidRPr="00772098">
        <w:rPr>
          <w:rStyle w:val="CommentReference"/>
          <w:color w:val="BFBFBF" w:themeColor="background1" w:themeShade="BF"/>
        </w:rPr>
        <w:commentReference w:id="1"/>
      </w:r>
    </w:p>
    <w:p w14:paraId="6A5E986E" w14:textId="77777777" w:rsidR="003620C9" w:rsidRPr="00772098" w:rsidRDefault="003620C9">
      <w:pPr>
        <w:pStyle w:val="BodyText"/>
        <w:ind w:left="965" w:right="962"/>
        <w:jc w:val="both"/>
        <w:rPr>
          <w:rStyle w:val="jlqj4b"/>
          <w:color w:val="BFBFBF" w:themeColor="background1" w:themeShade="BF"/>
        </w:rPr>
      </w:pPr>
    </w:p>
    <w:p w14:paraId="4A0AB450" w14:textId="77777777" w:rsidR="003620C9" w:rsidRPr="00772098" w:rsidRDefault="00FB1798">
      <w:pPr>
        <w:pStyle w:val="BodyText"/>
        <w:ind w:left="965" w:right="962"/>
        <w:jc w:val="both"/>
        <w:rPr>
          <w:rStyle w:val="jlqj4b"/>
          <w:color w:val="BFBFBF" w:themeColor="background1" w:themeShade="BF"/>
        </w:rPr>
      </w:pPr>
      <w:commentRangeStart w:id="2"/>
      <w:r w:rsidRPr="00772098">
        <w:rPr>
          <w:rStyle w:val="jlqj4b"/>
          <w:color w:val="BFBFBF" w:themeColor="background1" w:themeShade="BF"/>
        </w:rPr>
        <w:t xml:space="preserve">Due to the wide area of activity and the large number of customers, EYDAP is not able to measure all the installed water meters with the same frequency as water bills have to. From the total connections about 200,000 of them remain “un-measured” each quarter-year (800,000 in year). This paper describes and measures the performance of Statistical and Machine Learning models in forecasting the consumption of the customers that their meter did not </w:t>
      </w:r>
      <w:proofErr w:type="gramStart"/>
      <w:r w:rsidRPr="00772098">
        <w:rPr>
          <w:rStyle w:val="jlqj4b"/>
          <w:color w:val="BFBFBF" w:themeColor="background1" w:themeShade="BF"/>
        </w:rPr>
        <w:t>measured</w:t>
      </w:r>
      <w:proofErr w:type="gramEnd"/>
      <w:r w:rsidRPr="00772098">
        <w:rPr>
          <w:rStyle w:val="jlqj4b"/>
          <w:color w:val="BFBFBF" w:themeColor="background1" w:themeShade="BF"/>
        </w:rPr>
        <w:t xml:space="preserve"> properly. The statistical models that are studied are ARIMA, SARIMA and Gaussian Mixture Model while the Regression models are Feedforward Neural Networks, </w:t>
      </w:r>
      <w:proofErr w:type="gramStart"/>
      <w:r w:rsidRPr="00772098">
        <w:rPr>
          <w:rStyle w:val="jlqj4b"/>
          <w:color w:val="BFBFBF" w:themeColor="background1" w:themeShade="BF"/>
        </w:rPr>
        <w:t>Long</w:t>
      </w:r>
      <w:proofErr w:type="gramEnd"/>
      <w:r w:rsidRPr="00772098">
        <w:rPr>
          <w:rStyle w:val="jlqj4b"/>
          <w:color w:val="BFBFBF" w:themeColor="background1" w:themeShade="BF"/>
        </w:rPr>
        <w:t>–Short–Term-Memory (LSTM) and Seasonal Naïve. The models in this research are trained and are tested with real data of 2,107,000 consumers from the city of Athens.</w:t>
      </w:r>
      <w:commentRangeEnd w:id="2"/>
      <w:r w:rsidR="006B17F6" w:rsidRPr="00772098">
        <w:rPr>
          <w:rStyle w:val="CommentReference"/>
          <w:color w:val="BFBFBF" w:themeColor="background1" w:themeShade="BF"/>
        </w:rPr>
        <w:commentReference w:id="2"/>
      </w:r>
    </w:p>
    <w:p w14:paraId="17B440AC" w14:textId="77777777" w:rsidR="003620C9" w:rsidRDefault="003620C9">
      <w:pPr>
        <w:pStyle w:val="BodyText"/>
        <w:ind w:left="965" w:right="962"/>
        <w:jc w:val="both"/>
        <w:rPr>
          <w:rStyle w:val="jlqj4b"/>
        </w:rPr>
      </w:pPr>
    </w:p>
    <w:p w14:paraId="7921D7A1" w14:textId="77777777" w:rsidR="003620C9" w:rsidRDefault="003620C9">
      <w:pPr>
        <w:pStyle w:val="BodyText"/>
        <w:ind w:left="965" w:right="962"/>
        <w:jc w:val="both"/>
        <w:rPr>
          <w:rStyle w:val="jlqj4b"/>
        </w:rPr>
      </w:pPr>
    </w:p>
    <w:p w14:paraId="225A30D4" w14:textId="77777777" w:rsidR="003620C9" w:rsidRDefault="00FB1798">
      <w:pPr>
        <w:pStyle w:val="BodyText"/>
        <w:ind w:left="965" w:right="962"/>
        <w:jc w:val="both"/>
      </w:pPr>
      <w:r>
        <w:rPr>
          <w:rStyle w:val="jlqj4b"/>
        </w:rPr>
        <w:t xml:space="preserve">at the same rate as the water bills are </w:t>
      </w: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77777777"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2627A4EC" w14:textId="77777777" w:rsidR="003620C9" w:rsidRDefault="003620C9">
      <w:pPr>
        <w:pStyle w:val="BodyText"/>
        <w:ind w:left="965" w:right="962"/>
      </w:pPr>
    </w:p>
    <w:p w14:paraId="59EEB0E6" w14:textId="77777777" w:rsidR="003620C9" w:rsidRDefault="00FB1798">
      <w:pPr>
        <w:pStyle w:val="BodyText"/>
        <w:ind w:left="965" w:right="962"/>
      </w:pPr>
      <w:r>
        <w:t>Clustering, Forecasting, Grid Losses, Machine Learning, Water Billing, Water Demand</w:t>
      </w:r>
    </w:p>
    <w:p w14:paraId="3505461D" w14:textId="77777777" w:rsidR="003620C9" w:rsidRDefault="003620C9">
      <w:pPr>
        <w:pStyle w:val="BodyText"/>
        <w:rPr>
          <w:sz w:val="26"/>
        </w:rPr>
      </w:pP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7FA35566" w14:textId="77777777" w:rsidR="003620C9" w:rsidRDefault="00FB1798">
      <w:pPr>
        <w:spacing w:before="120"/>
        <w:ind w:left="113"/>
        <w:rPr>
          <w:color w:val="808080" w:themeColor="background1" w:themeShade="80"/>
          <w:sz w:val="24"/>
        </w:rPr>
      </w:pPr>
      <w:commentRangeStart w:id="3"/>
      <w:r>
        <w:rPr>
          <w:b/>
          <w:color w:val="808080" w:themeColor="background1" w:themeShade="80"/>
          <w:sz w:val="24"/>
        </w:rPr>
        <w:lastRenderedPageBreak/>
        <w:t>Introduction</w:t>
      </w:r>
      <w:commentRangeEnd w:id="3"/>
      <w:r w:rsidR="00F225EB">
        <w:rPr>
          <w:rStyle w:val="CommentReference"/>
        </w:rPr>
        <w:commentReference w:id="3"/>
      </w:r>
      <w:r>
        <w:rPr>
          <w:b/>
          <w:color w:val="808080" w:themeColor="background1" w:themeShade="80"/>
          <w:sz w:val="24"/>
        </w:rPr>
        <w:t>:</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1A7CF910" w:rsidR="003620C9" w:rsidRDefault="00FB1798" w:rsidP="00D338E0">
      <w:pPr>
        <w:spacing w:before="120"/>
        <w:rPr>
          <w:color w:val="000000"/>
        </w:rPr>
      </w:pPr>
      <w:r>
        <w:rPr>
          <w:color w:val="000000"/>
        </w:rPr>
        <w:t>Trying to understand and predict the water demand in the consumer level has been an active research topic since 1960(Reference). Nowadays, with the introduction new</w:t>
      </w:r>
      <w:r w:rsidR="00772098">
        <w:rPr>
          <w:color w:val="000000"/>
        </w:rPr>
        <w:t xml:space="preserve"> electronic water</w:t>
      </w:r>
      <w:r w:rsidR="00F225EB" w:rsidRPr="00816117">
        <w:rPr>
          <w:color w:val="000000"/>
        </w:rPr>
        <w:t xml:space="preserve"> </w:t>
      </w:r>
      <w:r w:rsidR="00F225EB">
        <w:rPr>
          <w:color w:val="000000"/>
        </w:rPr>
        <w:t>meter</w:t>
      </w:r>
      <w:r w:rsidR="00772098">
        <w:rPr>
          <w:color w:val="000000"/>
        </w:rPr>
        <w:t>s</w:t>
      </w:r>
      <w:r>
        <w:rPr>
          <w:color w:val="000000"/>
        </w:rPr>
        <w:t xml:space="preserve">, </w:t>
      </w:r>
      <w:r w:rsidR="00F225EB">
        <w:rPr>
          <w:color w:val="000000"/>
        </w:rPr>
        <w:t xml:space="preserve">which </w:t>
      </w:r>
      <w:r>
        <w:rPr>
          <w:color w:val="000000"/>
        </w:rPr>
        <w:t>can monitor the consumption within very small time intervals</w:t>
      </w:r>
      <w:r w:rsidR="00F225EB">
        <w:rPr>
          <w:color w:val="000000"/>
        </w:rPr>
        <w:t xml:space="preserve"> (give examples of such meters),</w:t>
      </w:r>
      <w:r>
        <w:rPr>
          <w:color w:val="000000"/>
        </w:rPr>
        <w:t xml:space="preserve"> many researchers </w:t>
      </w:r>
      <w:r w:rsidR="00F225EB">
        <w:rPr>
          <w:color w:val="000000"/>
        </w:rPr>
        <w:t xml:space="preserve">have </w:t>
      </w:r>
      <w:r>
        <w:rPr>
          <w:color w:val="000000"/>
        </w:rPr>
        <w:t>develop</w:t>
      </w:r>
      <w:r w:rsidR="00F225EB">
        <w:rPr>
          <w:color w:val="000000"/>
        </w:rPr>
        <w:t>ed</w:t>
      </w:r>
      <w:r>
        <w:rPr>
          <w:color w:val="000000"/>
        </w:rPr>
        <w:t xml:space="preserve"> numerous models and methods for consumption</w:t>
      </w:r>
      <w:r w:rsidR="00F225EB">
        <w:rPr>
          <w:color w:val="000000"/>
        </w:rPr>
        <w:t xml:space="preserve"> forecasting</w:t>
      </w:r>
      <w:r w:rsidR="007E61E0">
        <w:rPr>
          <w:color w:val="000000"/>
        </w:rPr>
        <w:fldChar w:fldCharType="begin"/>
      </w:r>
      <w:r w:rsidR="000413DD">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Pr>
          <w:color w:val="000000"/>
        </w:rPr>
        <w:t xml:space="preserve">. </w:t>
      </w:r>
      <w:r w:rsidR="00F225EB">
        <w:rPr>
          <w:color w:val="000000"/>
        </w:rPr>
        <w:t>T</w:t>
      </w:r>
      <w:r>
        <w:rPr>
          <w:color w:val="000000"/>
        </w:rPr>
        <w:t>he majority of the</w:t>
      </w:r>
      <w:r w:rsidR="00F225EB">
        <w:rPr>
          <w:color w:val="000000"/>
        </w:rPr>
        <w:t xml:space="preserve"> installed</w:t>
      </w:r>
      <w:r>
        <w:rPr>
          <w:color w:val="000000"/>
        </w:rPr>
        <w:t xml:space="preserve"> meters are</w:t>
      </w:r>
      <w:r w:rsidR="00F225EB">
        <w:rPr>
          <w:color w:val="000000"/>
        </w:rPr>
        <w:t xml:space="preserve"> still</w:t>
      </w:r>
      <w:r>
        <w:rPr>
          <w:color w:val="000000"/>
        </w:rPr>
        <w:t xml:space="preserve"> the </w:t>
      </w:r>
      <w:r w:rsidR="00F225EB">
        <w:rPr>
          <w:color w:val="000000"/>
        </w:rPr>
        <w:t>typical mechanic</w:t>
      </w:r>
      <w:r>
        <w:rPr>
          <w:color w:val="000000"/>
        </w:rPr>
        <w:t xml:space="preserve"> ones</w:t>
      </w:r>
      <w:r w:rsidR="00F225EB">
        <w:rPr>
          <w:color w:val="000000"/>
        </w:rPr>
        <w:t xml:space="preserve"> (i.e., single-jet, multi-jet, volumetric)</w:t>
      </w:r>
      <w:r w:rsidR="0039228B">
        <w:rPr>
          <w:color w:val="000000"/>
        </w:rPr>
        <w:fldChar w:fldCharType="begin"/>
      </w:r>
      <w:r w:rsidR="000413DD">
        <w:rPr>
          <w:color w:val="000000"/>
        </w:rPr>
        <w:instrText xml:space="preserve"> ADDIN ZOTERO_ITEM CSL_CITATION {"citationID":"URPxAa5Y","properties":{"formattedCitation":"(Association, 1962)","plainCitation":"(Association,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ssociation","given":"American Water Works"}],"issued":{"date-parts":[["1962"]]}}}],"schema":"https://github.com/citation-style-language/schema/raw/master/csl-citation.json"} </w:instrText>
      </w:r>
      <w:r w:rsidR="0039228B">
        <w:rPr>
          <w:color w:val="000000"/>
        </w:rPr>
        <w:fldChar w:fldCharType="separate"/>
      </w:r>
      <w:r w:rsidR="000413DD" w:rsidRPr="000413DD">
        <w:t>(Association, 1962)</w:t>
      </w:r>
      <w:r w:rsidR="0039228B">
        <w:rPr>
          <w:color w:val="000000"/>
        </w:rPr>
        <w:fldChar w:fldCharType="end"/>
      </w:r>
      <w:r>
        <w:rPr>
          <w:color w:val="000000"/>
        </w:rPr>
        <w:t xml:space="preserve">. Replacing all the </w:t>
      </w:r>
      <w:r w:rsidR="00F225EB">
        <w:rPr>
          <w:color w:val="000000"/>
        </w:rPr>
        <w:t xml:space="preserve">mechanic </w:t>
      </w:r>
      <w:r>
        <w:rPr>
          <w:color w:val="000000"/>
        </w:rPr>
        <w:t xml:space="preserve">meters with </w:t>
      </w:r>
      <w:r w:rsidR="00F225EB">
        <w:rPr>
          <w:color w:val="000000"/>
        </w:rPr>
        <w:t>electronic/smart</w:t>
      </w:r>
      <w:r>
        <w:rPr>
          <w:color w:val="000000"/>
        </w:rPr>
        <w:t xml:space="preserve"> ones is not only </w:t>
      </w:r>
      <w:r w:rsidR="00F225EB">
        <w:rPr>
          <w:color w:val="000000"/>
        </w:rPr>
        <w:t>financially</w:t>
      </w:r>
      <w:r>
        <w:rPr>
          <w:color w:val="000000"/>
        </w:rPr>
        <w:t xml:space="preserve"> </w:t>
      </w:r>
      <w:r w:rsidR="00816117">
        <w:rPr>
          <w:color w:val="000000"/>
        </w:rPr>
        <w:t>but also</w:t>
      </w:r>
      <w:r w:rsidR="00F225EB">
        <w:rPr>
          <w:color w:val="000000"/>
        </w:rPr>
        <w:t xml:space="preserve"> technically </w:t>
      </w:r>
      <w:r>
        <w:rPr>
          <w:color w:val="000000"/>
        </w:rPr>
        <w:t xml:space="preserve">unobtainable, </w:t>
      </w:r>
      <w:r w:rsidR="00F225EB">
        <w:rPr>
          <w:color w:val="000000"/>
        </w:rPr>
        <w:t xml:space="preserve">since </w:t>
      </w:r>
      <w:r>
        <w:rPr>
          <w:color w:val="000000"/>
        </w:rPr>
        <w:t xml:space="preserve">the current infrastructure in </w:t>
      </w:r>
      <w:r w:rsidR="00F225EB">
        <w:rPr>
          <w:color w:val="000000"/>
        </w:rPr>
        <w:t>most</w:t>
      </w:r>
      <w:r>
        <w:rPr>
          <w:color w:val="000000"/>
        </w:rPr>
        <w:t xml:space="preserve"> cities </w:t>
      </w:r>
      <w:r w:rsidR="00F225EB">
        <w:rPr>
          <w:color w:val="000000"/>
        </w:rPr>
        <w:t>(</w:t>
      </w:r>
      <w:r>
        <w:rPr>
          <w:color w:val="000000"/>
        </w:rPr>
        <w:t>especially historic ones</w:t>
      </w:r>
      <w:r w:rsidR="00F225EB">
        <w:rPr>
          <w:color w:val="000000"/>
        </w:rPr>
        <w:t>)</w:t>
      </w:r>
      <w:r>
        <w:rPr>
          <w:color w:val="000000"/>
        </w:rPr>
        <w:t xml:space="preserve"> </w:t>
      </w:r>
      <w:r w:rsidR="007E61E0">
        <w:rPr>
          <w:color w:val="000000"/>
        </w:rPr>
        <w:t>cannot</w:t>
      </w:r>
      <w:r>
        <w:rPr>
          <w:color w:val="000000"/>
        </w:rPr>
        <w:t xml:space="preserve"> support the installation of these meters</w:t>
      </w:r>
      <w:r w:rsidR="0039228B" w:rsidRPr="00235284">
        <w:rPr>
          <w:color w:val="000000"/>
        </w:rPr>
        <w:t xml:space="preserve"> </w:t>
      </w:r>
      <w:r w:rsidR="0039228B">
        <w:rPr>
          <w:color w:val="000000"/>
        </w:rPr>
        <w:t xml:space="preserve">as in order to be able to </w:t>
      </w:r>
      <w:r w:rsidR="00235284">
        <w:rPr>
          <w:color w:val="000000"/>
        </w:rPr>
        <w:t>electronically</w:t>
      </w:r>
      <w:r w:rsidR="0039228B">
        <w:rPr>
          <w:color w:val="000000"/>
        </w:rPr>
        <w:t xml:space="preserve"> </w:t>
      </w:r>
      <w:r w:rsidR="00235284">
        <w:rPr>
          <w:color w:val="000000"/>
        </w:rPr>
        <w:t>measure</w:t>
      </w:r>
      <w:r w:rsidR="0039228B">
        <w:rPr>
          <w:color w:val="000000"/>
        </w:rPr>
        <w:t xml:space="preserve"> the drawn volume</w:t>
      </w:r>
      <w:r w:rsidR="00D338E0">
        <w:rPr>
          <w:color w:val="000000"/>
        </w:rPr>
        <w:t xml:space="preserve"> because,</w:t>
      </w:r>
      <w:r w:rsidR="0039228B">
        <w:rPr>
          <w:color w:val="000000"/>
        </w:rPr>
        <w:t xml:space="preserve"> special probes are needed with a </w:t>
      </w:r>
      <w:r w:rsidR="00235284">
        <w:rPr>
          <w:color w:val="000000"/>
        </w:rPr>
        <w:t>dedicated</w:t>
      </w:r>
      <w:r w:rsidR="0039228B">
        <w:rPr>
          <w:color w:val="000000"/>
        </w:rPr>
        <w:t xml:space="preserve"> power supply</w:t>
      </w:r>
      <w:r w:rsidR="0039228B">
        <w:rPr>
          <w:color w:val="000000"/>
        </w:rPr>
        <w:fldChar w:fldCharType="begin"/>
      </w:r>
      <w:r w:rsidR="000413DD">
        <w:rPr>
          <w:color w:val="000000"/>
        </w:rPr>
        <w:instrText xml:space="preserve"> ADDIN ZOTERO_ITEM CSL_CITATION {"citationID":"lvKUJWWG","properties":{"formattedCitation":"(Hauber-Davidson and Idris, n.d.)","plainCitation":"(Hauber-Davidson and Idris, n.d.)","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schema":"https://github.com/citation-style-language/schema/raw/master/csl-citation.json"} </w:instrText>
      </w:r>
      <w:r w:rsidR="0039228B">
        <w:rPr>
          <w:color w:val="000000"/>
        </w:rPr>
        <w:fldChar w:fldCharType="separate"/>
      </w:r>
      <w:r w:rsidR="000413DD" w:rsidRPr="000413DD">
        <w:t>(Hauber-Davidson and Idris, n.d.)</w:t>
      </w:r>
      <w:r w:rsidR="0039228B">
        <w:rPr>
          <w:color w:val="000000"/>
        </w:rPr>
        <w:fldChar w:fldCharType="end"/>
      </w:r>
      <w:r w:rsidR="0039228B">
        <w:rPr>
          <w:color w:val="000000"/>
        </w:rPr>
        <w:t>.</w:t>
      </w:r>
      <w:r w:rsidR="0039228B" w:rsidRPr="00235284">
        <w:rPr>
          <w:color w:val="000000"/>
        </w:rPr>
        <w:t xml:space="preserve"> </w:t>
      </w:r>
    </w:p>
    <w:p w14:paraId="3B0EF1C3" w14:textId="7C45276A" w:rsidR="00D338E0" w:rsidRDefault="00FB1798" w:rsidP="00D338E0">
      <w:pPr>
        <w:spacing w:before="120"/>
      </w:pPr>
      <w:r>
        <w:rPr>
          <w:color w:val="000000"/>
        </w:rPr>
        <w:t xml:space="preserve">The major drawback of the </w:t>
      </w:r>
      <w:r w:rsidR="004C2EFB">
        <w:rPr>
          <w:color w:val="000000"/>
        </w:rPr>
        <w:t>typical</w:t>
      </w:r>
      <w:r>
        <w:rPr>
          <w:color w:val="000000"/>
        </w:rPr>
        <w:t xml:space="preserve"> water meter</w:t>
      </w:r>
      <w:r w:rsidR="004C2EFB">
        <w:rPr>
          <w:color w:val="000000"/>
        </w:rPr>
        <w:t>s</w:t>
      </w:r>
      <w:r>
        <w:rPr>
          <w:color w:val="000000"/>
        </w:rPr>
        <w:t xml:space="preserve"> is that they have to be physically read, a process that is time and </w:t>
      </w:r>
      <w:r w:rsidR="004C2EFB">
        <w:rPr>
          <w:color w:val="000000"/>
        </w:rPr>
        <w:t>labor</w:t>
      </w:r>
      <w:r>
        <w:rPr>
          <w:color w:val="000000"/>
        </w:rPr>
        <w:t xml:space="preserve"> consuming</w:t>
      </w:r>
      <w:r w:rsidR="007E61E0">
        <w:rPr>
          <w:color w:val="000000"/>
        </w:rPr>
        <w:fldChar w:fldCharType="begin"/>
      </w:r>
      <w:r w:rsidR="000413DD">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Randall and Koech, 2019)</w:t>
      </w:r>
      <w:r w:rsidR="007E61E0">
        <w:rPr>
          <w:color w:val="000000"/>
        </w:rPr>
        <w:fldChar w:fldCharType="end"/>
      </w:r>
      <w:r>
        <w:rPr>
          <w:color w:val="000000"/>
        </w:rPr>
        <w:t xml:space="preserve">. </w:t>
      </w:r>
      <w:r w:rsidR="004C2EFB">
        <w:rPr>
          <w:color w:val="000000"/>
        </w:rPr>
        <w:t>Hence,</w:t>
      </w:r>
      <w:r>
        <w:rPr>
          <w:color w:val="000000"/>
        </w:rPr>
        <w:t xml:space="preserve"> the majority of water companies struggle and </w:t>
      </w:r>
      <w:r w:rsidR="007E61E0">
        <w:rPr>
          <w:color w:val="000000"/>
        </w:rPr>
        <w:t>sometimes</w:t>
      </w:r>
      <w:r>
        <w:rPr>
          <w:color w:val="000000"/>
        </w:rPr>
        <w:t xml:space="preserve"> do not have </w:t>
      </w:r>
      <w:r w:rsidR="004C2EFB">
        <w:rPr>
          <w:color w:val="000000"/>
        </w:rPr>
        <w:t>adequate</w:t>
      </w:r>
      <w:r>
        <w:rPr>
          <w:color w:val="000000"/>
        </w:rPr>
        <w:t xml:space="preserve"> resources to actual</w:t>
      </w:r>
      <w:r w:rsidR="004C2EFB">
        <w:rPr>
          <w:color w:val="000000"/>
        </w:rPr>
        <w:t>ly</w:t>
      </w:r>
      <w:r>
        <w:rPr>
          <w:color w:val="000000"/>
        </w:rPr>
        <w:t xml:space="preserve"> read every single meter in</w:t>
      </w:r>
      <w:r w:rsidR="004C2EFB">
        <w:rPr>
          <w:color w:val="000000"/>
        </w:rPr>
        <w:t xml:space="preserve"> a</w:t>
      </w:r>
      <w:r>
        <w:rPr>
          <w:color w:val="000000"/>
        </w:rPr>
        <w:t xml:space="preserve"> </w:t>
      </w:r>
      <w:r w:rsidR="004C2EFB">
        <w:rPr>
          <w:color w:val="000000"/>
        </w:rPr>
        <w:t>timely manner and under a feasible schedule</w:t>
      </w:r>
      <w:r>
        <w:rPr>
          <w:color w:val="000000"/>
        </w:rPr>
        <w:t xml:space="preserve">. </w:t>
      </w:r>
    </w:p>
    <w:p w14:paraId="691D1A15" w14:textId="7C004496" w:rsidR="00D338E0" w:rsidRDefault="004C2EFB" w:rsidP="00D338E0">
      <w:pPr>
        <w:spacing w:before="120"/>
      </w:pPr>
      <w:r>
        <w:t>Recently, a multitude of approaches in</w:t>
      </w:r>
      <w:r w:rsidR="00816117" w:rsidRPr="00816117">
        <w:t xml:space="preserve"> </w:t>
      </w:r>
      <w:r>
        <w:t>water demand forecasting have been proposed. The methods are varying depending on numerous factors such as the type quality (systematic data frame)</w:t>
      </w:r>
      <w:r w:rsidR="007E61E0">
        <w:fldChar w:fldCharType="begin"/>
      </w:r>
      <w:r w:rsidR="000413DD">
        <w:instrText xml:space="preserve"> ADDIN ZOTERO_ITEM CSL_CITATION {"citationID":"LplLogfl","properties":{"formattedCitation":"(Mamo et al., 2013)","plainCitation":"(Mamo et al., 2013)","noteIndex":0},"citationItems":[{"id":43,"uris":["http://zotero.org/users/11634858/items/L9UJ8NTD"],"itemData":{"id":43,"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00F6355F">
        <w:t xml:space="preserve"> of data available,</w:t>
      </w:r>
      <w:r>
        <w:t xml:space="preserve"> as well as the time scale of the forecast</w:t>
      </w:r>
      <w:r w:rsidR="000115B4">
        <w:fldChar w:fldCharType="begin"/>
      </w:r>
      <w:r w:rsidR="000413DD">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Kofinas et al., 2014)</w:t>
      </w:r>
      <w:r w:rsidR="000115B4">
        <w:fldChar w:fldCharType="end"/>
      </w:r>
      <w:r>
        <w:t xml:space="preserve">. </w:t>
      </w:r>
      <w:r w:rsidR="00D72A08">
        <w:t xml:space="preserve">In terms of urban demand water forecasting the majority of research articles are focused more </w:t>
      </w:r>
      <w:r w:rsidR="005A701E">
        <w:t>on</w:t>
      </w:r>
      <w:r w:rsidR="00D72A08">
        <w:t xml:space="preserve"> short-term time frame (hourly and daily) but in our case the timeframe of research is mid-term(quarter-year).</w:t>
      </w:r>
      <w:r w:rsidR="005A701E">
        <w:t xml:space="preserve"> In order to overcame this problem studies from other fields were examined that behaved similarly in term with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2BE28CDF" w:rsidR="00C07CDF" w:rsidRDefault="00C07CDF" w:rsidP="00D338E0">
      <w:pPr>
        <w:spacing w:before="120"/>
        <w:rPr>
          <w:color w:val="000000"/>
        </w:rPr>
      </w:pPr>
      <w:r>
        <w:rPr>
          <w:color w:val="000000"/>
        </w:rPr>
        <w:t>The models are addressed into two categories stochastic and deterministic. Deterministic models take into consideration all the factors that inference the final result and are built finding the patterns between those factors. On the other hand, the majority of stochastic models are generated with the help of statistical models that are adapted on the previous data in the time-series</w:t>
      </w:r>
      <w:r>
        <w:rPr>
          <w:color w:val="000000"/>
        </w:rPr>
        <w:fldChar w:fldCharType="begin"/>
      </w:r>
      <w:r>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Pr>
          <w:color w:val="000000"/>
        </w:rPr>
        <w:fldChar w:fldCharType="separate"/>
      </w:r>
      <w:r w:rsidRPr="000413DD">
        <w:t>(Box et al., 2015)</w:t>
      </w:r>
      <w:r>
        <w:rPr>
          <w:color w:val="000000"/>
        </w:rPr>
        <w:fldChar w:fldCharType="end"/>
      </w:r>
      <w:r>
        <w:rPr>
          <w:color w:val="000000"/>
        </w:rPr>
        <w:t xml:space="preserve">. </w:t>
      </w:r>
    </w:p>
    <w:p w14:paraId="0284C0EF" w14:textId="4FC4DFF1" w:rsidR="00E8615F" w:rsidRDefault="005160FA" w:rsidP="00D338E0">
      <w:pPr>
        <w:spacing w:before="120"/>
      </w:pPr>
      <w:r>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0413DD">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The forecasting of those models</w:t>
      </w:r>
      <w:r w:rsidR="00A30342">
        <w:t xml:space="preserve"> is</w:t>
      </w:r>
      <w:r w:rsidR="00F3227F">
        <w:t xml:space="preserve"> </w:t>
      </w:r>
      <w:r w:rsidR="00A30342">
        <w:t xml:space="preserve">derived from a linear function of the previous observations. In order to </w:t>
      </w:r>
      <w:r w:rsidR="00EC4841">
        <w:t>overcome</w:t>
      </w:r>
      <w:r w:rsidR="00A30342">
        <w:t xml:space="preserve"> this problem and to be able to describe more complex behaviors long </w:t>
      </w:r>
      <w:r w:rsidR="00EC4841">
        <w:t>short-term</w:t>
      </w:r>
      <w:r w:rsidR="00A30342">
        <w:t xml:space="preserve"> memory neural networks (LSTM) have been proposed</w:t>
      </w:r>
      <w:r w:rsidR="000D0E30">
        <w:fldChar w:fldCharType="begin"/>
      </w:r>
      <w:r w:rsidR="000D0E30">
        <w:instrText xml:space="preserve"> ADDIN ZOTERO_ITEM CSL_CITATION {"citationID":"Ia78XBcu","properties":{"formattedCitation":"(Lim and Zohren, 2021)","plainCitation":"(Lim and Zohren, 2021)","noteIndex":0},"citationItems":[{"id":36,"uris":["http://zotero.org/users/11634858/items/DL86I9TE"],"itemData":{"id":36,"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Lim and Zohren, 2021)</w:t>
      </w:r>
      <w:r w:rsidR="000D0E30">
        <w:fldChar w:fldCharType="end"/>
      </w:r>
      <w:r w:rsidR="00A30342">
        <w:t>.</w:t>
      </w:r>
      <w:r w:rsidR="00DB7776">
        <w:t xml:space="preserve"> </w:t>
      </w:r>
      <w:r w:rsidR="00EC4841">
        <w:t>The introduction of nonlinear activation functions in the neural network architecture will overcome the problem that regular stochastic model</w:t>
      </w:r>
      <w:r w:rsidR="00A361C2">
        <w:t>s</w:t>
      </w:r>
      <w:r w:rsidR="00EC4841">
        <w:t xml:space="preserve"> </w:t>
      </w:r>
      <w:r w:rsidR="00A361C2">
        <w:t>have</w:t>
      </w:r>
      <w:r w:rsidR="00EC4841">
        <w:t>.</w:t>
      </w:r>
      <w:r w:rsidR="00A361C2">
        <w:t xml:space="preserve"> </w:t>
      </w:r>
      <w:r w:rsidR="00E8615F">
        <w:t>Another deterministic method that is used is collaborative filtering. Collaborative filtering is primarily used in recommendation systems and matrix completion</w:t>
      </w:r>
      <w:r w:rsidR="00130649">
        <w:fldChar w:fldCharType="begin"/>
      </w:r>
      <w:r w:rsidR="000413DD">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the </w:t>
      </w:r>
      <w:r w:rsidR="001D1B49">
        <w:t>structure</w:t>
      </w:r>
      <w:r w:rsidR="00E8615F">
        <w:t xml:space="preserve"> of </w:t>
      </w:r>
      <w:r w:rsidR="001D1B49">
        <w:t xml:space="preserve">the forecast and the </w:t>
      </w:r>
      <w:r w:rsidR="00E8615F">
        <w:t xml:space="preserve">data available </w:t>
      </w:r>
      <w:r w:rsidR="001D1B49">
        <w:t>(measured and unmeasured customers) is similar to a matrix completion problem.</w:t>
      </w:r>
      <w:r w:rsidR="00130649">
        <w:t xml:space="preserve"> The clustering models that are tested are k-nearest neighbors (KNN) and gaussian mixture models (GMM).</w:t>
      </w:r>
    </w:p>
    <w:p w14:paraId="2C22F997" w14:textId="71C2C614" w:rsidR="000413DD" w:rsidRDefault="00D338E0" w:rsidP="00C07CDF">
      <w:pPr>
        <w:spacing w:before="120"/>
      </w:pPr>
      <w:r>
        <w:t>Generally,</w:t>
      </w:r>
      <w:r w:rsidR="00267F5D">
        <w:t xml:space="preserve"> in water demand forecasting it is observed that neural network models</w:t>
      </w:r>
      <w:r w:rsidR="00CA478A">
        <w:t xml:space="preserve"> and more specific LSTM</w:t>
      </w:r>
      <w:r w:rsidR="000413DD">
        <w:t xml:space="preserve"> had the best forecasting performance with statistical models (SARIMA) not failing a lot behind.</w:t>
      </w:r>
      <w:r w:rsidR="000413DD">
        <w:fldChar w:fldCharType="begin"/>
      </w:r>
      <w:r w:rsidR="000413DD">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Kontopoulos et al., 2023)</w:t>
      </w:r>
      <w:r w:rsidR="000413DD">
        <w:fldChar w:fldCharType="end"/>
      </w:r>
      <w:r w:rsidR="00B97772">
        <w:t xml:space="preserve">. </w:t>
      </w:r>
      <w:r>
        <w:t>Also,</w:t>
      </w:r>
      <w:r w:rsidR="00B97772">
        <w:t xml:space="preserve"> another method that is proposed in the literature is forecasting with clustered customers which only one model is trained for a group of customers. In this paper such models </w:t>
      </w:r>
      <w:r>
        <w:t>were</w:t>
      </w:r>
      <w:r w:rsidR="00B97772">
        <w:t xml:space="preserve"> not </w:t>
      </w:r>
      <w:r w:rsidR="00981A55">
        <w:t>examined because of its high complexity and bad overall forecasting performance.</w:t>
      </w:r>
    </w:p>
    <w:p w14:paraId="61CE8F85" w14:textId="1B6AD104" w:rsidR="00C07CDF" w:rsidRDefault="00C07CDF" w:rsidP="00C07CDF">
      <w:pPr>
        <w:spacing w:before="120"/>
      </w:pPr>
      <w:r>
        <w:rPr>
          <w:color w:val="000000"/>
        </w:rPr>
        <w:t>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w:t>
      </w:r>
      <w:r w:rsidRPr="0005013A">
        <w:rPr>
          <w:color w:val="000000"/>
        </w:rPr>
        <w:t xml:space="preserve"> </w:t>
      </w:r>
      <w:r>
        <w:rPr>
          <w:color w:val="000000"/>
        </w:rPr>
        <w:t xml:space="preserve">metering crew. Also, the predictions will be compared with the most </w:t>
      </w:r>
      <w:r w:rsidRPr="00772098">
        <w:rPr>
          <w:color w:val="000000"/>
        </w:rPr>
        <w:t xml:space="preserve">widespread </w:t>
      </w:r>
      <w:r>
        <w:rPr>
          <w:color w:val="000000"/>
        </w:rPr>
        <w:t>method that the majority of distribution companies (water, electricity and gas) use the Naïve</w:t>
      </w:r>
      <w:r>
        <w:t>. The results will also be compared computationally, that mean that the time that is needed in order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commentRangeStart w:id="4"/>
      <w:r>
        <w:rPr>
          <w:b/>
          <w:color w:val="808080" w:themeColor="background1" w:themeShade="80"/>
        </w:rPr>
        <w:lastRenderedPageBreak/>
        <w:t>Methods</w:t>
      </w:r>
      <w:r>
        <w:rPr>
          <w:color w:val="808080" w:themeColor="background1" w:themeShade="80"/>
        </w:rPr>
        <w:t>:</w:t>
      </w:r>
      <w:commentRangeEnd w:id="4"/>
      <w:r w:rsidR="002C6C33">
        <w:rPr>
          <w:rStyle w:val="CommentReference"/>
        </w:rPr>
        <w:commentReference w:id="4"/>
      </w:r>
      <w:r>
        <w:rPr>
          <w:color w:val="808080" w:themeColor="background1" w:themeShade="80"/>
        </w:rPr>
        <w:t xml:space="preserve">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7777777" w:rsidR="003620C9" w:rsidRPr="00A24F6E" w:rsidRDefault="00FB1798">
      <w:pPr>
        <w:pStyle w:val="BodyText"/>
        <w:spacing w:before="228"/>
        <w:ind w:left="473" w:right="280"/>
        <w:rPr>
          <w:color w:val="000000"/>
          <w:sz w:val="22"/>
          <w:szCs w:val="22"/>
        </w:rPr>
      </w:pPr>
      <w:r w:rsidRPr="00A24F6E">
        <w:rPr>
          <w:color w:val="000000"/>
          <w:sz w:val="22"/>
          <w:szCs w:val="22"/>
        </w:rPr>
        <w:t>With this method each forecast is set to be equal to the last value from the same season. For example, the prediction for this winter quarter-year will be equal to the previous value of last year’s winter quarter-year.</w:t>
      </w:r>
    </w:p>
    <w:p w14:paraId="5B2240D2" w14:textId="77777777" w:rsidR="003620C9" w:rsidRPr="00A24F6E" w:rsidRDefault="00000000">
      <w:pPr>
        <w:pStyle w:val="BodyText"/>
        <w:spacing w:before="228"/>
        <w:ind w:left="473" w:right="280"/>
        <w:jc w:val="center"/>
        <w:rPr>
          <w:color w:val="000000"/>
          <w:sz w:val="22"/>
          <w:szCs w:val="22"/>
        </w:rPr>
      </w:pPr>
      <m:oMathPara>
        <m:oMathParaPr>
          <m:jc m:val="center"/>
        </m:oMathParaPr>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p w14:paraId="4C1DA310" w14:textId="726964FC" w:rsidR="003620C9" w:rsidRPr="00A24F6E" w:rsidRDefault="00FB1798">
      <w:pPr>
        <w:pStyle w:val="BodyText"/>
        <w:spacing w:before="228"/>
        <w:ind w:left="473" w:right="280"/>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0413DD" w:rsidRPr="00A24F6E">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p>
    <w:p w14:paraId="2805706F" w14:textId="563B8C23" w:rsidR="003620C9" w:rsidRDefault="00FB1798">
      <w:pPr>
        <w:pStyle w:val="BodyText"/>
        <w:spacing w:before="228"/>
        <w:ind w:left="113" w:right="280"/>
      </w:pPr>
      <w:r>
        <w:rPr>
          <w:lang w:val="el-GR"/>
        </w:rPr>
        <w:t>Β</w:t>
      </w:r>
      <w:r>
        <w:t>. ARIMA</w:t>
      </w:r>
      <w:r w:rsidR="00673BD9">
        <w:t>-SARIMA</w:t>
      </w:r>
    </w:p>
    <w:p w14:paraId="73B72112" w14:textId="77777777" w:rsidR="003620C9" w:rsidRDefault="003620C9">
      <w:pPr>
        <w:pStyle w:val="BodyText"/>
        <w:spacing w:before="228"/>
        <w:ind w:left="113" w:right="280"/>
      </w:pPr>
    </w:p>
    <w:p w14:paraId="537CAC12" w14:textId="77777777" w:rsidR="003620C9" w:rsidRPr="00A24F6E" w:rsidRDefault="00FB1798">
      <w:pPr>
        <w:pStyle w:val="BodyText"/>
        <w:spacing w:before="228"/>
        <w:ind w:left="720" w:right="280" w:firstLine="2"/>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is the combination of AR,I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p w14:paraId="70E2042E" w14:textId="77777777" w:rsidR="003620C9" w:rsidRPr="00A24F6E" w:rsidRDefault="00000000">
      <w:pPr>
        <w:pStyle w:val="BodyText"/>
        <w:spacing w:before="228"/>
        <w:ind w:left="113" w:right="280"/>
        <w:jc w:val="center"/>
        <w:rPr>
          <w:color w:val="000000"/>
          <w:sz w:val="22"/>
          <w:szCs w:val="22"/>
        </w:rPr>
      </w:pPr>
      <m:oMathPara>
        <m:oMathParaPr>
          <m:jc m:val="center"/>
        </m:oMathParaPr>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p w14:paraId="0B94AD17" w14:textId="504333AE" w:rsidR="007E33B0" w:rsidRPr="003849B8" w:rsidRDefault="00FB1798">
      <w:pPr>
        <w:pStyle w:val="BodyText"/>
        <w:spacing w:before="228"/>
        <w:ind w:left="720" w:right="280" w:firstLine="2"/>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 and the white noise variance of the ARIMA(</w:t>
      </w:r>
      <w:proofErr w:type="gramStart"/>
      <w:r w:rsidRPr="00A24F6E">
        <w:rPr>
          <w:color w:val="000000"/>
          <w:sz w:val="22"/>
          <w:szCs w:val="22"/>
        </w:rPr>
        <w:t>p,d</w:t>
      </w:r>
      <w:proofErr w:type="gramEnd"/>
      <w:r w:rsidRPr="00A24F6E">
        <w:rPr>
          <w:color w:val="000000"/>
          <w:sz w:val="22"/>
          <w:szCs w:val="22"/>
        </w:rPr>
        <w:t>,q) are estimated by least square method and moment estimate method.</w:t>
      </w:r>
      <w:r w:rsidR="003E49B3">
        <w:rPr>
          <w:color w:val="000000"/>
          <w:sz w:val="22"/>
          <w:szCs w:val="22"/>
        </w:rPr>
        <w:t xml:space="preserve"> </w:t>
      </w:r>
      <w:r w:rsidR="00673BD9">
        <w:rPr>
          <w:color w:val="000000"/>
          <w:sz w:val="22"/>
          <w:szCs w:val="22"/>
        </w:rPr>
        <w:t>In order to express more seasonal phenomena, the SARIMA model have been developed which takes into consideration the seasonality of the problem.</w:t>
      </w:r>
      <w:r w:rsidR="006031F6">
        <w:rPr>
          <w:color w:val="000000"/>
          <w:sz w:val="22"/>
          <w:szCs w:val="22"/>
        </w:rPr>
        <w:t xml:space="preserve"> The additional parameters of the SARIMA model are (</w:t>
      </w:r>
      <w:proofErr w:type="gramStart"/>
      <w:r w:rsidR="006031F6">
        <w:rPr>
          <w:color w:val="000000"/>
          <w:sz w:val="22"/>
          <w:szCs w:val="22"/>
        </w:rPr>
        <w:t>P,D</w:t>
      </w:r>
      <w:proofErr w:type="gramEnd"/>
      <w:r w:rsidR="006031F6">
        <w:rPr>
          <w:color w:val="000000"/>
          <w:sz w:val="22"/>
          <w:szCs w:val="22"/>
        </w:rPr>
        <w:t>,Q),m  in which are the seasonal order terms</w:t>
      </w:r>
      <w:r w:rsidR="003849B8">
        <w:rPr>
          <w:color w:val="000000"/>
          <w:sz w:val="22"/>
          <w:szCs w:val="22"/>
        </w:rPr>
        <w:t xml:space="preserve"> while m is the </w:t>
      </w:r>
      <w:proofErr w:type="spellStart"/>
      <w:r w:rsidR="003849B8">
        <w:rPr>
          <w:color w:val="000000"/>
          <w:sz w:val="22"/>
          <w:szCs w:val="22"/>
        </w:rPr>
        <w:t>seasonality.</w:t>
      </w:r>
      <w:r w:rsidR="006031F6">
        <w:rPr>
          <w:color w:val="000000"/>
          <w:sz w:val="22"/>
          <w:szCs w:val="22"/>
        </w:rPr>
        <w:t>The</w:t>
      </w:r>
      <w:proofErr w:type="spellEnd"/>
      <w:r w:rsidR="006031F6">
        <w:rPr>
          <w:color w:val="000000"/>
          <w:sz w:val="22"/>
          <w:szCs w:val="22"/>
        </w:rPr>
        <w:t xml:space="preserve"> models is expressed </w:t>
      </w:r>
      <w:r w:rsidR="003849B8">
        <w:rPr>
          <w:color w:val="000000"/>
          <w:sz w:val="22"/>
          <w:szCs w:val="22"/>
        </w:rPr>
        <w:t>as SARIMA(</w:t>
      </w:r>
      <w:proofErr w:type="spellStart"/>
      <w:r w:rsidR="003849B8">
        <w:rPr>
          <w:color w:val="000000"/>
          <w:sz w:val="22"/>
          <w:szCs w:val="22"/>
        </w:rPr>
        <w:t>p,d,q</w:t>
      </w:r>
      <w:proofErr w:type="spellEnd"/>
      <w:r w:rsidR="003849B8">
        <w:rPr>
          <w:color w:val="000000"/>
          <w:sz w:val="22"/>
          <w:szCs w:val="22"/>
        </w:rPr>
        <w:t>)(P,D,Q)</w:t>
      </w:r>
      <w:r w:rsidR="003849B8">
        <w:rPr>
          <w:color w:val="000000"/>
          <w:sz w:val="22"/>
          <w:szCs w:val="22"/>
          <w:vertAlign w:val="subscript"/>
        </w:rPr>
        <w:t xml:space="preserve">m </w:t>
      </w:r>
    </w:p>
    <w:p w14:paraId="437682DD" w14:textId="77777777" w:rsidR="007E33B0" w:rsidRDefault="007E33B0" w:rsidP="003849B8">
      <w:pPr>
        <w:pStyle w:val="BodyText"/>
        <w:spacing w:before="228"/>
        <w:ind w:right="280"/>
        <w:rPr>
          <w:color w:val="000000"/>
          <w:sz w:val="22"/>
          <w:szCs w:val="22"/>
        </w:rPr>
      </w:pPr>
    </w:p>
    <w:p w14:paraId="5D74944E" w14:textId="77777777" w:rsidR="003620C9" w:rsidRDefault="00FB1798">
      <w:pPr>
        <w:pStyle w:val="BodyText"/>
        <w:spacing w:before="228"/>
        <w:ind w:right="280"/>
      </w:pPr>
      <w:r>
        <w:t xml:space="preserve">C. LSTM </w:t>
      </w:r>
    </w:p>
    <w:p w14:paraId="5C6A61E1" w14:textId="77777777" w:rsidR="003620C9" w:rsidRDefault="00FB1798">
      <w:pPr>
        <w:pStyle w:val="BodyText"/>
        <w:spacing w:before="228"/>
        <w:ind w:left="720" w:right="280"/>
      </w:pPr>
      <w:r>
        <w:t xml:space="preserve">Long </w:t>
      </w:r>
      <w:proofErr w:type="gramStart"/>
      <w:r>
        <w:t>Short Term</w:t>
      </w:r>
      <w:proofErr w:type="gramEnd"/>
      <w:r>
        <w:t xml:space="preserve"> Memory Neural Networks (LSTM) is a special kind of Recurrent Neural Networks which are designed to eliminate the standard problems RNN suffer. Each individual LSTM cell contains three different gates: input gate, forget gate and output gate. With this architecture we can increase the length of sequence without worrying about gradient vanishing or exploding problem. The internal architecture of a typical LSTM cell is shown below:</w:t>
      </w:r>
    </w:p>
    <w:p w14:paraId="7839E401" w14:textId="77777777" w:rsidR="003620C9" w:rsidRDefault="00FB1798">
      <w:pPr>
        <w:pStyle w:val="BodyText"/>
        <w:spacing w:before="228"/>
        <w:ind w:right="280"/>
        <w:jc w:val="center"/>
      </w:pPr>
      <w:r>
        <w:rPr>
          <w:noProof/>
        </w:rPr>
        <w:drawing>
          <wp:inline distT="0" distB="0" distL="0" distR="0" wp14:anchorId="1EEA167E" wp14:editId="156D9580">
            <wp:extent cx="3360420" cy="202057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3"/>
                    <a:stretch>
                      <a:fillRect/>
                    </a:stretch>
                  </pic:blipFill>
                  <pic:spPr bwMode="auto">
                    <a:xfrm>
                      <a:off x="0" y="0"/>
                      <a:ext cx="3360420" cy="2020570"/>
                    </a:xfrm>
                    <a:prstGeom prst="rect">
                      <a:avLst/>
                    </a:prstGeom>
                  </pic:spPr>
                </pic:pic>
              </a:graphicData>
            </a:graphic>
          </wp:inline>
        </w:drawing>
      </w:r>
    </w:p>
    <w:p w14:paraId="5FECF073" w14:textId="77777777" w:rsidR="003620C9" w:rsidRDefault="00FB1798">
      <w:pPr>
        <w:pStyle w:val="BodyText"/>
        <w:spacing w:before="228"/>
        <w:ind w:right="280" w:firstLine="720"/>
      </w:pPr>
      <w:r>
        <w:t>The three gates are calculated as:</w:t>
      </w:r>
    </w:p>
    <w:p w14:paraId="1FD14FCF"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oMath>
      </m:oMathPara>
    </w:p>
    <w:p w14:paraId="3BEF7E7C"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e>
          </m:d>
        </m:oMath>
      </m:oMathPara>
    </w:p>
    <w:p w14:paraId="6DD41D0E"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e>
          </m:d>
        </m:oMath>
      </m:oMathPara>
    </w:p>
    <w:p w14:paraId="7D6BA342" w14:textId="77777777" w:rsidR="003620C9" w:rsidRDefault="00FB1798">
      <w:pPr>
        <w:pStyle w:val="BodyText"/>
        <w:spacing w:before="228"/>
        <w:ind w:left="720" w:right="280"/>
        <w:rPr>
          <w:lang w:val="el-GR"/>
        </w:rPr>
      </w:pPr>
      <w:r>
        <w:rPr>
          <w:iCs/>
        </w:rPr>
        <w:t xml:space="preserve">where </w:t>
      </w: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oMath>
      <w:r>
        <w:t xml:space="preserve"> is the input, forget and output gate in </w:t>
      </w:r>
      <m:oMath>
        <m:r>
          <w:rPr>
            <w:rFonts w:ascii="Cambria Math" w:hAnsi="Cambria Math"/>
          </w:rPr>
          <m:t>t</m:t>
        </m:r>
      </m:oMath>
      <w:r>
        <w:t xml:space="preserve">-LSTM cell respectively. Each cell communicates with each over with the help of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The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is the actual result of the individual cell while the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is the hidden state and its only purpose is to feed the next cell additional data from the previous cells.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equations are</w:t>
      </w:r>
      <w:r>
        <w:rPr>
          <w:lang w:val="el-GR"/>
        </w:rPr>
        <w:t>:</w:t>
      </w:r>
    </w:p>
    <w:p w14:paraId="256320E0"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r>
            <w:rPr>
              <w:rFonts w:ascii="Cambria Math" w:hAnsi="Cambria Math"/>
            </w:rPr>
            <m:t>=tanh</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e>
          </m:d>
        </m:oMath>
      </m:oMathPara>
    </w:p>
    <w:p w14:paraId="66F0FBA0"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oMath>
      </m:oMathPara>
    </w:p>
    <w:p w14:paraId="45F2298D"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tanh⁡</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e>
          </m:d>
        </m:oMath>
      </m:oMathPara>
    </w:p>
    <w:p w14:paraId="7630ECCC" w14:textId="77777777" w:rsidR="003620C9" w:rsidRDefault="00FB1798">
      <w:pPr>
        <w:pStyle w:val="BodyText"/>
        <w:spacing w:before="228"/>
        <w:ind w:left="720" w:right="280"/>
      </w:pPr>
      <w:r>
        <w:t xml:space="preserve">where </w:t>
      </w:r>
      <m:oMath>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and </w:t>
      </w:r>
      <m:oMath>
        <m:sSub>
          <m:sSubPr>
            <m:ctrlPr>
              <w:rPr>
                <w:rFonts w:ascii="Cambria Math" w:hAnsi="Cambria Math"/>
              </w:rPr>
            </m:ctrlPr>
          </m:sSubPr>
          <m:e>
            <m:r>
              <w:rPr>
                <w:rFonts w:ascii="Cambria Math" w:hAnsi="Cambria Math"/>
              </w:rPr>
              <m:t>W</m:t>
            </m:r>
          </m:e>
          <m:sub>
            <m:r>
              <w:rPr>
                <w:rFonts w:ascii="Cambria Math" w:hAnsi="Cambria Math"/>
              </w:rPr>
              <m:t>o</m:t>
            </m:r>
          </m:sub>
        </m:sSub>
      </m:oMath>
      <w:r>
        <w:t xml:space="preserve">are the weight matrices of LSTM also </w:t>
      </w:r>
      <m:oMath>
        <m:sSub>
          <m:sSubPr>
            <m:ctrlPr>
              <w:rPr>
                <w:rFonts w:ascii="Cambria Math" w:hAnsi="Cambria Math"/>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o</m:t>
            </m:r>
          </m:sub>
        </m:sSub>
      </m:oMath>
      <w:r>
        <w:t xml:space="preserve"> denote the bias of LSTM. The activation functions that are used are the sigmoid </w:t>
      </w:r>
      <m:oMath>
        <m:r>
          <w:rPr>
            <w:rFonts w:ascii="Cambria Math" w:hAnsi="Cambria Math"/>
          </w:rPr>
          <m:t>σ</m:t>
        </m:r>
        <m:d>
          <m:dPr>
            <m:ctrlPr>
              <w:rPr>
                <w:rFonts w:ascii="Cambria Math" w:hAnsi="Cambria Math"/>
              </w:rPr>
            </m:ctrlPr>
          </m:dPr>
          <m:e>
            <m:r>
              <w:rPr>
                <w:rFonts w:ascii="Cambria Math" w:hAnsi="Cambria Math"/>
              </w:rPr>
              <m:t>z</m:t>
            </m:r>
          </m:e>
        </m:d>
      </m:oMath>
      <w:r>
        <w:t xml:space="preserve"> and the hyperbolic tangent </w:t>
      </w:r>
      <m:oMath>
        <m:r>
          <w:rPr>
            <w:rFonts w:ascii="Cambria Math" w:hAnsi="Cambria Math"/>
          </w:rPr>
          <m:t>tanh⁡</m:t>
        </m:r>
        <m:d>
          <m:dPr>
            <m:ctrlPr>
              <w:rPr>
                <w:rFonts w:ascii="Cambria Math" w:hAnsi="Cambria Math"/>
              </w:rPr>
            </m:ctrlPr>
          </m:dPr>
          <m:e>
            <m:r>
              <w:rPr>
                <w:rFonts w:ascii="Cambria Math" w:hAnsi="Cambria Math"/>
              </w:rPr>
              <m:t>z</m:t>
            </m:r>
          </m:e>
        </m:d>
      </m:oMath>
      <w:r>
        <w:t xml:space="preserve"> which are expressed:</w:t>
      </w:r>
    </w:p>
    <w:p w14:paraId="4DF94180" w14:textId="77777777" w:rsidR="003620C9" w:rsidRDefault="00FB1798">
      <w:pPr>
        <w:pStyle w:val="BodyText"/>
        <w:spacing w:before="228"/>
        <w:ind w:right="280"/>
        <w:jc w:val="center"/>
        <w:rPr>
          <w:i/>
        </w:rPr>
      </w:pPr>
      <m:oMathPara>
        <m:oMathParaPr>
          <m:jc m:val="center"/>
        </m:oMathParaPr>
        <m:oMath>
          <m:r>
            <w:rPr>
              <w:rFonts w:ascii="Cambria Math" w:hAnsi="Cambria Math"/>
            </w:rPr>
            <m:t>σ</m:t>
          </m:r>
          <m:d>
            <m:dPr>
              <m:ctrlPr>
                <w:rPr>
                  <w:rFonts w:ascii="Cambria Math" w:hAnsi="Cambria Math"/>
                </w:rPr>
              </m:ctrlPr>
            </m:dPr>
            <m:e>
              <m:r>
                <w:rPr>
                  <w:rFonts w:ascii="Cambria Math" w:hAnsi="Cambria Math"/>
                </w:rPr>
                <m:t>z</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z</m:t>
                  </m:r>
                </m:sup>
              </m:sSup>
            </m:den>
          </m:f>
        </m:oMath>
      </m:oMathPara>
    </w:p>
    <w:p w14:paraId="6E529AD9" w14:textId="77777777" w:rsidR="003620C9" w:rsidRDefault="00FB1798">
      <w:pPr>
        <w:pStyle w:val="BodyText"/>
        <w:spacing w:before="228"/>
        <w:ind w:right="280"/>
        <w:jc w:val="center"/>
        <w:rPr>
          <w:i/>
        </w:rPr>
      </w:pPr>
      <m:oMathPara>
        <m:oMathParaPr>
          <m:jc m:val="center"/>
        </m:oMathParaPr>
        <m:oMath>
          <m:r>
            <w:rPr>
              <w:rFonts w:ascii="Cambria Math" w:hAnsi="Cambria Math"/>
            </w:rPr>
            <m:t>tanh</m:t>
          </m:r>
          <m:d>
            <m:dPr>
              <m:ctrlPr>
                <w:rPr>
                  <w:rFonts w:ascii="Cambria Math" w:hAnsi="Cambria Math"/>
                </w:rPr>
              </m:ctrlPr>
            </m:dPr>
            <m:e>
              <m:r>
                <w:rPr>
                  <w:rFonts w:ascii="Cambria Math" w:hAnsi="Cambria Math"/>
                </w:rPr>
                <m:t>z</m:t>
              </m:r>
            </m:e>
          </m:d>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z</m:t>
                  </m:r>
                </m:sup>
              </m:sSup>
            </m:num>
            <m:den>
              <m:sSup>
                <m:sSupPr>
                  <m:ctrlPr>
                    <w:rPr>
                      <w:rFonts w:ascii="Cambria Math" w:hAnsi="Cambria Math"/>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z</m:t>
                  </m:r>
                </m:sup>
              </m:sSup>
            </m:den>
          </m:f>
        </m:oMath>
      </m:oMathPara>
    </w:p>
    <w:p w14:paraId="720B5E61" w14:textId="77777777" w:rsidR="003620C9" w:rsidRDefault="003620C9">
      <w:pPr>
        <w:pStyle w:val="BodyText"/>
        <w:spacing w:before="228"/>
        <w:ind w:right="280"/>
      </w:pPr>
    </w:p>
    <w:p w14:paraId="3930B0A4" w14:textId="0D4880C8" w:rsidR="003620C9" w:rsidRDefault="00FB1798">
      <w:pPr>
        <w:pStyle w:val="BodyText"/>
        <w:spacing w:before="228"/>
        <w:ind w:left="720" w:right="280"/>
      </w:pPr>
      <w:r>
        <w:t>Tuning LSTM models is not that easy, there are a lot of hyperparameters that must be tuned in order to achieve the optimal performance</w:t>
      </w:r>
      <w:r>
        <w:fldChar w:fldCharType="begin"/>
      </w:r>
      <w:r w:rsidR="000413DD">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fldChar w:fldCharType="separate"/>
      </w:r>
      <w:r w:rsidR="000413DD" w:rsidRPr="000413DD">
        <w:t>(Abbasimehr et al., 2020)</w:t>
      </w:r>
      <w:r>
        <w:fldChar w:fldCharType="end"/>
      </w:r>
      <w:r>
        <w:t xml:space="preserve">. For this study the only parameters that were tuned by trial and error was the lag (the number of previous data that it was feed to the LSTM, the number of units in the hidden layer and the number of epochs).  </w:t>
      </w:r>
    </w:p>
    <w:p w14:paraId="1BF551BB" w14:textId="77777777" w:rsidR="003620C9" w:rsidRDefault="003620C9">
      <w:pPr>
        <w:pStyle w:val="BodyText"/>
        <w:spacing w:before="228"/>
        <w:ind w:right="280"/>
      </w:pPr>
    </w:p>
    <w:p w14:paraId="2D4D37B8" w14:textId="77777777" w:rsidR="003620C9" w:rsidRDefault="00FB1798">
      <w:pPr>
        <w:pStyle w:val="BodyText"/>
        <w:spacing w:before="228"/>
        <w:ind w:right="280"/>
      </w:pPr>
      <w:r>
        <w:t>D. Collaborative Filtering</w:t>
      </w:r>
    </w:p>
    <w:p w14:paraId="065F5DF2" w14:textId="77777777" w:rsidR="003620C9" w:rsidRDefault="00FB1798">
      <w:pPr>
        <w:pStyle w:val="BodyText"/>
        <w:spacing w:before="228"/>
        <w:ind w:right="280"/>
      </w:pPr>
      <w:r>
        <w:t xml:space="preserve"> </w:t>
      </w:r>
      <w:r>
        <w:tab/>
      </w:r>
    </w:p>
    <w:p w14:paraId="13A3C710" w14:textId="77777777" w:rsidR="003620C9" w:rsidRDefault="00FB1798">
      <w:pPr>
        <w:pStyle w:val="BodyText"/>
        <w:spacing w:before="228"/>
        <w:ind w:left="720" w:right="280"/>
        <w:rPr>
          <w:lang w:val="el-GR"/>
        </w:rPr>
      </w:pPr>
      <w:r>
        <w:t xml:space="preserve">Trying to predict all the unmeasured meters it is possible for someone to thing that this is a problem of collaborative filtering in which we know the last consumption of the majority of the customers and we wish to forecast the consumption on those who did not. For our today needs they have been developed numerous methodologies in this field with the leading one being recommendation algorithms. In this research we will investigate if it is possible to make forecasts from the water meters that have already been measured. To be able to achieve this we must be able to represent each customer as a point in </w:t>
      </w:r>
      <m:oMath>
        <m:sSup>
          <m:sSupPr>
            <m:ctrlPr>
              <w:rPr>
                <w:rFonts w:ascii="Cambria Math" w:hAnsi="Cambria Math"/>
              </w:rPr>
            </m:ctrlPr>
          </m:sSupPr>
          <m:e>
            <m:r>
              <w:rPr>
                <w:rFonts w:ascii="Cambria Math" w:hAnsi="Cambria Math"/>
              </w:rPr>
              <m:t>R</m:t>
            </m:r>
          </m:e>
          <m:sup>
            <m:r>
              <w:rPr>
                <w:rFonts w:ascii="Cambria Math" w:hAnsi="Cambria Math"/>
              </w:rPr>
              <m:t>n</m:t>
            </m:r>
          </m:sup>
        </m:sSup>
      </m:oMath>
      <w:r>
        <w:t xml:space="preserve"> space. Because this analysis is in quarter-year scale we choose to work with </w:t>
      </w:r>
      <m:oMath>
        <m:r>
          <w:rPr>
            <w:rFonts w:ascii="Cambria Math" w:hAnsi="Cambria Math"/>
          </w:rPr>
          <m:t>n=4</m:t>
        </m:r>
      </m:oMath>
      <w:r>
        <w:t xml:space="preserve"> one for each quarter. Each dimension is calculated as mean from the last years same quarter-year. Each dimension is calculated</w:t>
      </w:r>
      <w:r>
        <w:rPr>
          <w:lang w:val="el-GR"/>
        </w:rPr>
        <w:t>:</w:t>
      </w:r>
    </w:p>
    <w:p w14:paraId="0D18627E" w14:textId="77777777" w:rsidR="003620C9" w:rsidRDefault="00000000">
      <w:pPr>
        <w:pStyle w:val="BodyText"/>
        <w:spacing w:before="228"/>
        <w:ind w:left="720" w:right="280"/>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n=0</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k-nT</m:t>
                      </m:r>
                    </m:sub>
                  </m:sSub>
                </m:num>
                <m:den>
                  <m:r>
                    <w:rPr>
                      <w:rFonts w:ascii="Cambria Math" w:hAnsi="Cambria Math"/>
                    </w:rPr>
                    <m:t>N</m:t>
                  </m:r>
                </m:den>
              </m:f>
            </m:e>
          </m:nary>
        </m:oMath>
      </m:oMathPara>
    </w:p>
    <w:p w14:paraId="7B873FA8" w14:textId="77777777" w:rsidR="003620C9" w:rsidRDefault="00FB1798">
      <w:pPr>
        <w:pStyle w:val="BodyText"/>
        <w:spacing w:before="228"/>
        <w:ind w:left="720" w:right="280"/>
      </w:pPr>
      <w:r>
        <w:t xml:space="preserve">where N the number of years that were consider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the value of consumption. It is </w:t>
      </w:r>
      <w:r>
        <w:lastRenderedPageBreak/>
        <w:t xml:space="preserve">obvious that for the customers that we do not know the last value </w:t>
      </w:r>
      <m:oMath>
        <m:sSub>
          <m:sSubPr>
            <m:ctrlPr>
              <w:rPr>
                <w:rFonts w:ascii="Cambria Math" w:hAnsi="Cambria Math"/>
              </w:rPr>
            </m:ctrlPr>
          </m:sSubPr>
          <m:e>
            <m:r>
              <w:rPr>
                <w:rFonts w:ascii="Cambria Math" w:hAnsi="Cambria Math"/>
              </w:rPr>
              <m:t>x</m:t>
            </m:r>
          </m:e>
          <m:sub>
            <m:r>
              <w:rPr>
                <w:rFonts w:ascii="Cambria Math" w:hAnsi="Cambria Math"/>
              </w:rPr>
              <m:t>4</m:t>
            </m:r>
          </m:sub>
        </m:sSub>
      </m:oMath>
      <w:r>
        <w:t xml:space="preserve"> will be blank.</w:t>
      </w:r>
    </w:p>
    <w:p w14:paraId="0EA1FF9A" w14:textId="77777777" w:rsidR="003620C9" w:rsidRDefault="00FB1798">
      <w:pPr>
        <w:pStyle w:val="BodyText"/>
        <w:spacing w:before="228"/>
        <w:ind w:left="720" w:right="280"/>
      </w:pPr>
      <w:r>
        <w:t>There are a lot of known algorithms for collaborative filtering in this research are tested the two most common ones k-Nearest Neighbors and Gaussian mixture models.</w:t>
      </w:r>
    </w:p>
    <w:p w14:paraId="77D77C40" w14:textId="77777777" w:rsidR="003620C9" w:rsidRDefault="00FB1798">
      <w:pPr>
        <w:pStyle w:val="BodyText"/>
        <w:spacing w:before="228"/>
        <w:ind w:right="280"/>
      </w:pPr>
      <w:r>
        <w:t xml:space="preserve">D1. k-Nearest Neighbors </w:t>
      </w:r>
    </w:p>
    <w:p w14:paraId="20C6A421" w14:textId="79A5D4AE" w:rsidR="003620C9" w:rsidRDefault="00FB1798">
      <w:pPr>
        <w:pStyle w:val="BodyText"/>
        <w:spacing w:before="228"/>
        <w:ind w:left="720" w:right="280"/>
      </w:pPr>
      <w:r>
        <w:t xml:space="preserve">k-Nearest Neighbors is the simpler supervised machine learning algorithm with only one hyper-perimeter k being the number of closest points that we taking information. </w:t>
      </w:r>
      <w:proofErr w:type="spellStart"/>
      <w:r>
        <w:t>kNN</w:t>
      </w:r>
      <w:proofErr w:type="spellEnd"/>
      <w:r>
        <w:t xml:space="preserve"> is primarily used as a clustering algorithm but it can be used as a forecasting one </w:t>
      </w:r>
      <w:r>
        <w:fldChar w:fldCharType="begin"/>
      </w:r>
      <w:r w:rsidR="000413DD">
        <w:instrText xml:space="preserve"> ADDIN ZOTERO_ITEM CSL_CITATION {"citationID":"1tgSQD0o","properties":{"formattedCitation":"(Altman, 1992)","plainCitation":"(Altman, 1992)","noteIndex":0},"citationItems":[{"id":19,"uris":["http://zotero.org/users/11634858/items/6MYKV8EQ"],"itemData":{"id":19,"type":"article-journal","abstract":"Abstract 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container-title":"The American Statistician","DOI":"10.1080/00031305.1992.10475879","ISSN":"0003-1305, 1537-2731","issue":"3","journalAbbreviation":"The American Statistician","language":"en","page":"175-185","source":"Semantic Scholar","title":"An Introduction to Kernel and Nearest-Neighbor Nonparametric Regression","volume":"46","author":[{"family":"Altman","given":"N. S."}],"issued":{"date-parts":[["1992",8]]}}}],"schema":"https://github.com/citation-style-language/schema/raw/master/csl-citation.json"} </w:instrText>
      </w:r>
      <w:r>
        <w:fldChar w:fldCharType="separate"/>
      </w:r>
      <w:r w:rsidR="000413DD" w:rsidRPr="000413DD">
        <w:t>(Altman, 1992)</w:t>
      </w:r>
      <w:r>
        <w:fldChar w:fldCharType="end"/>
      </w:r>
      <w:r>
        <w:t xml:space="preserve">. In this research they are used to variation of the algorithm, in the first one the forecast is made by the mean of its neighbors and the other with a weighted factor that is proportional to his distance. The first equation describes the calculation process of the average values of the neighbors and the second with weighted neighbors. </w:t>
      </w:r>
    </w:p>
    <w:p w14:paraId="7F9349A5"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num>
                <m:den>
                  <m:r>
                    <w:rPr>
                      <w:rFonts w:ascii="Cambria Math" w:hAnsi="Cambria Math"/>
                    </w:rPr>
                    <m:t>k</m:t>
                  </m:r>
                </m:den>
              </m:f>
            </m:e>
          </m:nary>
        </m:oMath>
      </m:oMathPara>
    </w:p>
    <w:p w14:paraId="507D3FF8"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w:rPr>
                          <w:rFonts w:ascii="Cambria Math" w:hAnsi="Cambria Math"/>
                        </w:rPr>
                        <m:t>-n</m:t>
                      </m:r>
                    </m:sup>
                  </m:sSup>
                </m:num>
                <m:den>
                  <m:nary>
                    <m:naryPr>
                      <m:chr m:val="∑"/>
                      <m:ctrlPr>
                        <w:rPr>
                          <w:rFonts w:ascii="Cambria Math" w:hAnsi="Cambria Math"/>
                        </w:rPr>
                      </m:ctrlPr>
                    </m:naryPr>
                    <m:sub>
                      <m:r>
                        <w:rPr>
                          <w:rFonts w:ascii="Cambria Math" w:hAnsi="Cambria Math"/>
                        </w:rPr>
                        <m:t>j=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j</m:t>
                              </m:r>
                            </m:sub>
                          </m:sSub>
                        </m:e>
                        <m:sup>
                          <m:r>
                            <w:rPr>
                              <w:rFonts w:ascii="Cambria Math" w:hAnsi="Cambria Math"/>
                            </w:rPr>
                            <m:t>-n</m:t>
                          </m:r>
                        </m:sup>
                      </m:sSup>
                    </m:e>
                  </m:nary>
                </m:den>
              </m:f>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e>
          </m:nary>
        </m:oMath>
      </m:oMathPara>
    </w:p>
    <w:p w14:paraId="700BDED7" w14:textId="77777777" w:rsidR="003620C9" w:rsidRDefault="003620C9">
      <w:pPr>
        <w:pStyle w:val="BodyText"/>
        <w:spacing w:before="228"/>
        <w:ind w:right="280"/>
      </w:pPr>
    </w:p>
    <w:p w14:paraId="1270BE77" w14:textId="77777777" w:rsidR="003620C9" w:rsidRDefault="00FB1798">
      <w:pPr>
        <w:pStyle w:val="BodyText"/>
        <w:spacing w:before="228"/>
        <w:ind w:left="720" w:right="280"/>
      </w:pPr>
      <w:r>
        <w:t xml:space="preserve">where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oMath>
      <w:r>
        <w:t xml:space="preserve"> is the last value of the known customers,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distance from the </w:t>
      </w:r>
      <w:proofErr w:type="spellStart"/>
      <w:r>
        <w:t>i</w:t>
      </w:r>
      <w:r>
        <w:rPr>
          <w:vertAlign w:val="superscript"/>
        </w:rPr>
        <w:t>th</w:t>
      </w:r>
      <w:proofErr w:type="spellEnd"/>
      <w:r>
        <w:t xml:space="preserve"> neighbor and k the number of nearest neighbors. </w:t>
      </w:r>
    </w:p>
    <w:p w14:paraId="0A47A57D" w14:textId="77777777" w:rsidR="003620C9" w:rsidRDefault="00FB1798">
      <w:pPr>
        <w:pStyle w:val="BodyText"/>
        <w:spacing w:before="228"/>
        <w:ind w:right="280"/>
      </w:pPr>
      <w:r>
        <w:tab/>
      </w:r>
    </w:p>
    <w:p w14:paraId="79A4601C" w14:textId="77777777" w:rsidR="003620C9" w:rsidRDefault="00FB1798">
      <w:pPr>
        <w:pStyle w:val="BodyText"/>
        <w:spacing w:before="228"/>
        <w:ind w:right="280"/>
      </w:pPr>
      <w:r>
        <w:t>D2. Gaussian Mixture Models</w:t>
      </w:r>
    </w:p>
    <w:p w14:paraId="3207F8C0" w14:textId="51184D3C" w:rsidR="003620C9" w:rsidRPr="007E61E0" w:rsidRDefault="00FB1798">
      <w:pPr>
        <w:pStyle w:val="BodyText"/>
        <w:spacing w:before="228"/>
        <w:ind w:left="720" w:right="280"/>
      </w:pPr>
      <w:r>
        <w:t xml:space="preserve">Gaussian mixture model is the linear combination of multiple Gaussian distributions. The main advantage of this models is that it can fit any type of distribution even if the population is described as multiple different distributions </w:t>
      </w:r>
      <w:r>
        <w:fldChar w:fldCharType="begin"/>
      </w:r>
      <w:r w:rsidR="000413DD">
        <w:instrText xml:space="preserve"> ADDIN ZOTERO_ITEM CSL_CITATION {"citationID":"uzOuZdpW","properties":{"formattedCitation":"(Yan and Tang, 2019)","plainCitation":"(Yan and Tang, 2019)","noteIndex":0},"citationItems":[{"id":23,"uris":["http://zotero.org/users/11634858/items/YDP4NVD7"],"itemData":{"id":23,"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r>
        <w:t>. Gaussian mixture distribution is defined as</w:t>
      </w:r>
      <w:r w:rsidRPr="007E61E0">
        <w:t>:</w:t>
      </w:r>
    </w:p>
    <w:p w14:paraId="76DEAAD9" w14:textId="77777777" w:rsidR="003620C9" w:rsidRPr="007E61E0" w:rsidRDefault="003620C9">
      <w:pPr>
        <w:pStyle w:val="BodyText"/>
        <w:spacing w:before="228"/>
        <w:ind w:left="720" w:right="280"/>
      </w:pPr>
    </w:p>
    <w:p w14:paraId="574D4383"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θ∨x</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N</m:t>
              </m:r>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e>
              </m:d>
            </m:e>
          </m:nary>
        </m:oMath>
      </m:oMathPara>
    </w:p>
    <w:p w14:paraId="4A23DC05" w14:textId="77777777" w:rsidR="003620C9" w:rsidRDefault="00FB1798">
      <w:pPr>
        <w:pStyle w:val="BodyText"/>
        <w:spacing w:before="228"/>
        <w:ind w:left="720" w:right="280"/>
      </w:pPr>
      <w:r>
        <w:t xml:space="preserve">where </w:t>
      </w:r>
      <m:oMath>
        <m:sSub>
          <m:sSubPr>
            <m:ctrlPr>
              <w:rPr>
                <w:rFonts w:ascii="Cambria Math" w:hAnsi="Cambria Math"/>
              </w:rPr>
            </m:ctrlPr>
          </m:sSubPr>
          <m:e>
            <m:r>
              <w:rPr>
                <w:rFonts w:ascii="Cambria Math" w:hAnsi="Cambria Math"/>
              </w:rPr>
              <m:t>π</m:t>
            </m:r>
          </m:e>
          <m:sub>
            <m:r>
              <w:rPr>
                <w:rFonts w:ascii="Cambria Math" w:hAnsi="Cambria Math"/>
              </w:rPr>
              <m:t>i</m:t>
            </m:r>
          </m:sub>
        </m:sSub>
      </m:oMath>
      <w:r>
        <w:t xml:space="preserve"> the weight,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the mean value 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t xml:space="preserve"> the covariance matrix of each group. Because the point we are using are in the 4</w:t>
      </w:r>
      <w:r>
        <w:rPr>
          <w:vertAlign w:val="superscript"/>
        </w:rPr>
        <w:t>th</w:t>
      </w:r>
      <w:r>
        <w:t xml:space="preserve"> dimension the normal distribution will be defined as:  </w:t>
      </w:r>
    </w:p>
    <w:p w14:paraId="5CBC8714" w14:textId="77777777" w:rsidR="003620C9" w:rsidRDefault="00FB1798">
      <w:pPr>
        <w:pStyle w:val="BodyText"/>
        <w:spacing w:before="228"/>
        <w:ind w:left="720" w:right="280"/>
        <w:jc w:val="center"/>
        <w:rPr>
          <w:i/>
        </w:rPr>
      </w:pPr>
      <m:oMathPara>
        <m:oMathParaPr>
          <m:jc m:val="center"/>
        </m:oMathParaPr>
        <m:oMath>
          <m:r>
            <w:rPr>
              <w:rFonts w:ascii="Cambria Math" w:hAnsi="Cambria Math"/>
            </w:rPr>
            <m:t>N</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d>
                    <m:dPr>
                      <m:ctrlPr>
                        <w:rPr>
                          <w:rFonts w:ascii="Cambria Math" w:hAnsi="Cambria Math"/>
                        </w:rPr>
                      </m:ctrlPr>
                    </m:dPr>
                    <m:e>
                      <m:r>
                        <w:rPr>
                          <w:rFonts w:ascii="Cambria Math" w:hAnsi="Cambria Math"/>
                        </w:rPr>
                        <m:t>2π</m:t>
                      </m:r>
                    </m:e>
                  </m:d>
                </m:e>
                <m:sup>
                  <m:f>
                    <m:fPr>
                      <m:ctrlPr>
                        <w:rPr>
                          <w:rFonts w:ascii="Cambria Math" w:hAnsi="Cambria Math"/>
                        </w:rPr>
                      </m:ctrlPr>
                    </m:fPr>
                    <m:num>
                      <m:r>
                        <w:rPr>
                          <w:rFonts w:ascii="Cambria Math" w:hAnsi="Cambria Math"/>
                        </w:rPr>
                        <m:t>n</m:t>
                      </m:r>
                    </m:num>
                    <m:den>
                      <m:r>
                        <w:rPr>
                          <w:rFonts w:ascii="Cambria Math" w:hAnsi="Cambria Math"/>
                        </w:rPr>
                        <m:t>2</m:t>
                      </m:r>
                    </m:den>
                  </m:f>
                </m:sup>
              </m:sSup>
              <m:sSup>
                <m:sSupPr>
                  <m:ctrlPr>
                    <w:rPr>
                      <w:rFonts w:ascii="Cambria Math" w:hAnsi="Cambria Math"/>
                    </w:rPr>
                  </m:ctrlPr>
                </m:sSupPr>
                <m:e>
                  <m:d>
                    <m:dPr>
                      <m:begChr m:val="|"/>
                      <m:endChr m:val="|"/>
                      <m:ctrlPr>
                        <w:rPr>
                          <w:rFonts w:ascii="Cambria Math" w:hAnsi="Cambria Math"/>
                        </w:rPr>
                      </m:ctrlPr>
                    </m:dPr>
                    <m:e>
                      <m:r>
                        <w:rPr>
                          <w:rFonts w:ascii="Cambria Math" w:hAnsi="Cambria Math"/>
                        </w:rPr>
                        <m:t>Σ</m:t>
                      </m:r>
                    </m:e>
                  </m:d>
                </m:e>
                <m:sup>
                  <m:f>
                    <m:fPr>
                      <m:ctrlPr>
                        <w:rPr>
                          <w:rFonts w:ascii="Cambria Math" w:hAnsi="Cambria Math"/>
                        </w:rPr>
                      </m:ctrlPr>
                    </m:fPr>
                    <m:num>
                      <m:r>
                        <w:rPr>
                          <w:rFonts w:ascii="Cambria Math" w:hAnsi="Cambria Math"/>
                        </w:rPr>
                        <m:t>1</m:t>
                      </m:r>
                    </m:num>
                    <m:den>
                      <m:r>
                        <w:rPr>
                          <w:rFonts w:ascii="Cambria Math" w:hAnsi="Cambria Math"/>
                        </w:rPr>
                        <m:t>2</m:t>
                      </m:r>
                    </m:den>
                  </m:f>
                </m:sup>
              </m:sSup>
            </m:den>
          </m:f>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rPr>
                  </m:ctrlPr>
                </m:sSupPr>
                <m:e>
                  <m:d>
                    <m:dPr>
                      <m:ctrlPr>
                        <w:rPr>
                          <w:rFonts w:ascii="Cambria Math" w:hAnsi="Cambria Math"/>
                        </w:rPr>
                      </m:ctrlPr>
                    </m:dPr>
                    <m:e>
                      <m:r>
                        <w:rPr>
                          <w:rFonts w:ascii="Cambria Math" w:hAnsi="Cambria Math"/>
                        </w:rPr>
                        <m:t>x-μ</m:t>
                      </m:r>
                    </m:e>
                  </m:d>
                </m:e>
                <m:sup>
                  <m:r>
                    <w:rPr>
                      <w:rFonts w:ascii="Cambria Math" w:hAnsi="Cambria Math"/>
                    </w:rPr>
                    <m:t>T</m:t>
                  </m:r>
                </m:sup>
              </m:sSup>
              <m:sSup>
                <m:sSupPr>
                  <m:ctrlPr>
                    <w:rPr>
                      <w:rFonts w:ascii="Cambria Math" w:hAnsi="Cambria Math"/>
                    </w:rPr>
                  </m:ctrlPr>
                </m:sSupPr>
                <m:e>
                  <m:r>
                    <w:rPr>
                      <w:rFonts w:ascii="Cambria Math" w:hAnsi="Cambria Math"/>
                    </w:rPr>
                    <m:t>Σ</m:t>
                  </m:r>
                </m:e>
                <m:sup>
                  <m:r>
                    <w:rPr>
                      <w:rFonts w:ascii="Cambria Math" w:hAnsi="Cambria Math"/>
                    </w:rPr>
                    <m:t>-1</m:t>
                  </m:r>
                </m:sup>
              </m:sSup>
              <m:d>
                <m:dPr>
                  <m:ctrlPr>
                    <w:rPr>
                      <w:rFonts w:ascii="Cambria Math" w:hAnsi="Cambria Math"/>
                    </w:rPr>
                  </m:ctrlPr>
                </m:dPr>
                <m:e>
                  <m:r>
                    <w:rPr>
                      <w:rFonts w:ascii="Cambria Math" w:hAnsi="Cambria Math"/>
                    </w:rPr>
                    <m:t>x-μ</m:t>
                  </m:r>
                </m:e>
              </m:d>
            </m:sup>
          </m:sSup>
        </m:oMath>
      </m:oMathPara>
    </w:p>
    <w:p w14:paraId="4796ED3F" w14:textId="136375B6" w:rsidR="003620C9" w:rsidRDefault="00FB1798">
      <w:pPr>
        <w:pStyle w:val="BodyText"/>
        <w:spacing w:before="228"/>
        <w:ind w:left="720" w:right="280"/>
      </w:pPr>
      <w:r>
        <w:t xml:space="preserve">In order the mixture models to be a </w:t>
      </w:r>
      <w:r w:rsidR="0017738A">
        <w:t>probability</w:t>
      </w:r>
      <w:r>
        <w:t xml:space="preserve"> density function the following condition must be followed </w:t>
      </w:r>
    </w:p>
    <w:p w14:paraId="041861B5" w14:textId="77777777" w:rsidR="003620C9" w:rsidRDefault="00000000">
      <w:pPr>
        <w:pStyle w:val="BodyText"/>
        <w:spacing w:before="228"/>
        <w:ind w:right="280"/>
        <w:jc w:val="center"/>
      </w:pPr>
      <m:oMathPara>
        <m:oMathParaPr>
          <m:jc m:val="center"/>
        </m:oMathParaPr>
        <m:oMath>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e>
          </m:nary>
          <m:r>
            <w:rPr>
              <w:rFonts w:ascii="Cambria Math" w:hAnsi="Cambria Math"/>
            </w:rPr>
            <m:t>=1</m:t>
          </m:r>
        </m:oMath>
      </m:oMathPara>
    </w:p>
    <w:p w14:paraId="36690BBC" w14:textId="77777777" w:rsidR="003620C9" w:rsidRDefault="003620C9">
      <w:pPr>
        <w:pStyle w:val="BodyText"/>
        <w:spacing w:before="228"/>
        <w:ind w:right="280"/>
      </w:pPr>
    </w:p>
    <w:p w14:paraId="76F400DD" w14:textId="77777777" w:rsidR="003620C9" w:rsidRDefault="00FB1798">
      <w:pPr>
        <w:pStyle w:val="BodyText"/>
        <w:spacing w:before="228"/>
        <w:ind w:left="720" w:right="280"/>
        <w:rPr>
          <w:color w:val="FF0000"/>
        </w:rPr>
      </w:pPr>
      <w:r>
        <w:lastRenderedPageBreak/>
        <w:t>After the definition of the total number of groups based on the customers that we already measured. The probability of each customer that we have to forecast to be addressed in each group is calculated: (</w:t>
      </w:r>
      <w:r>
        <w:rPr>
          <w:b/>
          <w:bCs/>
          <w:color w:val="FF0000"/>
        </w:rPr>
        <w:t>bad use of English)</w:t>
      </w:r>
    </w:p>
    <w:p w14:paraId="09D208C3" w14:textId="77777777" w:rsidR="003620C9" w:rsidRDefault="003620C9">
      <w:pPr>
        <w:pStyle w:val="BodyText"/>
        <w:spacing w:before="228"/>
        <w:ind w:right="280"/>
      </w:pPr>
    </w:p>
    <w:p w14:paraId="59A6D8A9"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num>
            <m:den>
              <m:nary>
                <m:naryPr>
                  <m:chr m:val="∑"/>
                  <m:ctrlPr>
                    <w:rPr>
                      <w:rFonts w:ascii="Cambria Math" w:hAnsi="Cambria Math"/>
                    </w:rPr>
                  </m:ctrlPr>
                </m:naryPr>
                <m:sub>
                  <m:r>
                    <w:rPr>
                      <w:rFonts w:ascii="Cambria Math" w:hAnsi="Cambria Math"/>
                    </w:rPr>
                    <m:t>j=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e>
              </m:nary>
            </m:den>
          </m:f>
        </m:oMath>
      </m:oMathPara>
    </w:p>
    <w:p w14:paraId="70D2B198" w14:textId="77777777" w:rsidR="003620C9" w:rsidRDefault="003620C9">
      <w:pPr>
        <w:pStyle w:val="BodyText"/>
        <w:spacing w:before="228"/>
        <w:ind w:right="280"/>
        <w:rPr>
          <w:lang w:val="el-GR"/>
        </w:rPr>
      </w:pPr>
    </w:p>
    <w:p w14:paraId="5DF40B21" w14:textId="77777777" w:rsidR="003620C9" w:rsidRDefault="00FB1798">
      <w:pPr>
        <w:pStyle w:val="BodyText"/>
        <w:spacing w:before="228"/>
        <w:ind w:left="720" w:right="280"/>
      </w:pPr>
      <w:r>
        <w:t xml:space="preserve">the </w:t>
      </w:r>
      <m:oMath>
        <m:sSub>
          <m:sSubPr>
            <m:ctrlPr>
              <w:rPr>
                <w:rFonts w:ascii="Cambria Math" w:hAnsi="Cambria Math"/>
              </w:rPr>
            </m:ctrlPr>
          </m:sSubPr>
          <m:e>
            <m:r>
              <w:rPr>
                <w:rFonts w:ascii="Cambria Math" w:hAnsi="Cambria Math"/>
              </w:rPr>
              <m:t>C</m:t>
            </m:r>
          </m:e>
          <m:sub>
            <m:r>
              <w:rPr>
                <w:rFonts w:ascii="Cambria Math" w:hAnsi="Cambria Math"/>
              </w:rPr>
              <m:t>u</m:t>
            </m:r>
          </m:sub>
        </m:sSub>
      </m:oMath>
      <w:r>
        <w:t xml:space="preserve"> notion is to point that we did not consider the 4</w:t>
      </w:r>
      <w:r>
        <w:rPr>
          <w:vertAlign w:val="superscript"/>
        </w:rPr>
        <w:t>th</w:t>
      </w:r>
      <w:r>
        <w:t xml:space="preserve"> dimension (the clustering was made from the 3 other that were </w:t>
      </w:r>
      <w:proofErr w:type="spellStart"/>
      <w:r>
        <w:t>knowned</w:t>
      </w:r>
      <w:proofErr w:type="spellEnd"/>
      <w:r>
        <w:t>). After calculating the probability of each customer to all the groups the forecasting is calculated.</w:t>
      </w:r>
    </w:p>
    <w:p w14:paraId="765BD504" w14:textId="77777777" w:rsidR="003620C9" w:rsidRDefault="003620C9">
      <w:pPr>
        <w:pStyle w:val="BodyText"/>
        <w:spacing w:before="228"/>
        <w:ind w:left="720" w:right="280"/>
      </w:pPr>
    </w:p>
    <w:p w14:paraId="3C07E71A" w14:textId="77777777" w:rsidR="003620C9" w:rsidRDefault="00000000">
      <w:pPr>
        <w:jc w:val="center"/>
        <w:rPr>
          <w:lang w:val="el-GR"/>
        </w:rP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K</m:t>
              </m:r>
            </m:sup>
            <m:e>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e>
          </m:nary>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4</m:t>
              </m:r>
            </m:sub>
            <m:sup>
              <m:d>
                <m:dPr>
                  <m:ctrlPr>
                    <w:rPr>
                      <w:rFonts w:ascii="Cambria Math" w:hAnsi="Cambria Math"/>
                    </w:rPr>
                  </m:ctrlPr>
                </m:dPr>
                <m:e>
                  <m:r>
                    <w:rPr>
                      <w:rFonts w:ascii="Cambria Math" w:hAnsi="Cambria Math"/>
                    </w:rPr>
                    <m:t>j</m:t>
                  </m:r>
                </m:e>
              </m:d>
            </m:sup>
          </m:sSubSup>
        </m:oMath>
      </m:oMathPara>
    </w:p>
    <w:p w14:paraId="1639929C" w14:textId="77777777" w:rsidR="003620C9" w:rsidRDefault="003620C9">
      <w:pPr>
        <w:pStyle w:val="BodyText"/>
        <w:spacing w:before="228"/>
        <w:ind w:left="720" w:right="280"/>
      </w:pPr>
    </w:p>
    <w:p w14:paraId="39BA2D0F" w14:textId="43969C97" w:rsidR="003620C9" w:rsidRDefault="00FB1798">
      <w:pPr>
        <w:pStyle w:val="BodyText"/>
        <w:spacing w:before="228"/>
        <w:ind w:right="280"/>
      </w:pPr>
      <w:r>
        <w:tab/>
        <w:t>This method was inspired by a popular approach in recommendation systems</w:t>
      </w:r>
      <w:r>
        <w:fldChar w:fldCharType="begin"/>
      </w:r>
      <w:r w:rsidR="000413DD">
        <w:instrText xml:space="preserve"> ADDIN ZOTERO_ITEM CSL_CITATION {"citationID":"dhd1AhTw","properties":{"formattedCitation":"(Yan and Tang, 2019)","plainCitation":"(Yan and Tang, 2019)","noteIndex":0},"citationItems":[{"id":23,"uris":["http://zotero.org/users/11634858/items/YDP4NVD7"],"itemData":{"id":23,"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p>
    <w:p w14:paraId="365F6FBE" w14:textId="77777777" w:rsidR="003620C9" w:rsidRDefault="00FB1798">
      <w:pPr>
        <w:pStyle w:val="BodyText"/>
        <w:spacing w:before="228"/>
        <w:ind w:right="280"/>
      </w:pPr>
      <w:proofErr w:type="spellStart"/>
      <w:r>
        <w:t>Performace</w:t>
      </w:r>
      <w:proofErr w:type="spellEnd"/>
      <w:r>
        <w:t xml:space="preserve"> Measurement </w:t>
      </w:r>
      <w:proofErr w:type="spellStart"/>
      <w:r>
        <w:t>crireria</w:t>
      </w:r>
      <w:proofErr w:type="spellEnd"/>
    </w:p>
    <w:p w14:paraId="064E96F5" w14:textId="77777777" w:rsidR="003620C9" w:rsidRDefault="003620C9">
      <w:pPr>
        <w:pStyle w:val="BodyText"/>
        <w:spacing w:before="228"/>
        <w:ind w:right="280"/>
      </w:pPr>
    </w:p>
    <w:p w14:paraId="1001DAB2" w14:textId="77777777" w:rsidR="003620C9" w:rsidRPr="000C0271" w:rsidRDefault="00FB1798">
      <w:pPr>
        <w:pStyle w:val="BodyText"/>
        <w:spacing w:before="228"/>
        <w:ind w:right="280"/>
        <w:rPr>
          <w:color w:val="D9D9D9" w:themeColor="background1" w:themeShade="D9"/>
        </w:rPr>
      </w:pPr>
      <w:r w:rsidRPr="000C0271">
        <w:rPr>
          <w:color w:val="D9D9D9" w:themeColor="background1" w:themeShade="D9"/>
        </w:rPr>
        <w:t>The metric functions that were used in this research was three. Mean absolute percentage error (MAPE), root mean square (RMSE) and Total Difference.</w:t>
      </w:r>
    </w:p>
    <w:p w14:paraId="322FA027"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MAPE=</m:t>
          </m:r>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d>
                    <m:dPr>
                      <m:begChr m:val="|"/>
                      <m:endChr m:val="|"/>
                      <m:ctrlPr>
                        <w:rPr>
                          <w:rFonts w:ascii="Cambria Math" w:hAnsi="Cambria Math"/>
                          <w:color w:val="D9D9D9" w:themeColor="background1" w:themeShade="D9"/>
                        </w:rPr>
                      </m:ctrlPr>
                    </m:dPr>
                    <m:e>
                      <m:f>
                        <m:fPr>
                          <m:ctrlPr>
                            <w:rPr>
                              <w:rFonts w:ascii="Cambria Math" w:hAnsi="Cambria Math"/>
                              <w:color w:val="D9D9D9" w:themeColor="background1" w:themeShade="D9"/>
                            </w:rPr>
                          </m:ctrlPr>
                        </m:fPr>
                        <m:num>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num>
                        <m:den>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den>
                      </m:f>
                    </m:e>
                  </m:d>
                </m:e>
              </m:nary>
            </m:num>
            <m:den>
              <m:r>
                <w:rPr>
                  <w:rFonts w:ascii="Cambria Math" w:hAnsi="Cambria Math"/>
                  <w:color w:val="D9D9D9" w:themeColor="background1" w:themeShade="D9"/>
                </w:rPr>
                <m:t>n</m:t>
              </m:r>
            </m:den>
          </m:f>
          <m:r>
            <w:rPr>
              <w:rFonts w:ascii="Cambria Math" w:hAnsi="Cambria Math"/>
              <w:color w:val="D9D9D9" w:themeColor="background1" w:themeShade="D9"/>
            </w:rPr>
            <m:t>×100;</m:t>
          </m:r>
        </m:oMath>
      </m:oMathPara>
    </w:p>
    <w:p w14:paraId="681FC890"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RMSE=</m:t>
          </m:r>
          <m:rad>
            <m:radPr>
              <m:degHide m:val="1"/>
              <m:ctrlPr>
                <w:rPr>
                  <w:rFonts w:ascii="Cambria Math" w:hAnsi="Cambria Math"/>
                  <w:color w:val="D9D9D9" w:themeColor="background1" w:themeShade="D9"/>
                </w:rPr>
              </m:ctrlPr>
            </m:radPr>
            <m:deg/>
            <m:e>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p>
                        <m:sSupPr>
                          <m:ctrlPr>
                            <w:rPr>
                              <w:rFonts w:ascii="Cambria Math" w:hAnsi="Cambria Math"/>
                              <w:color w:val="D9D9D9" w:themeColor="background1" w:themeShade="D9"/>
                            </w:rPr>
                          </m:ctrlPr>
                        </m:sSupPr>
                        <m:e>
                          <m:d>
                            <m:dPr>
                              <m:ctrlPr>
                                <w:rPr>
                                  <w:rFonts w:ascii="Cambria Math" w:hAnsi="Cambria Math"/>
                                  <w:color w:val="D9D9D9" w:themeColor="background1" w:themeShade="D9"/>
                                </w:rPr>
                              </m:ctrlPr>
                            </m:dPr>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d>
                        </m:e>
                        <m:sup>
                          <m:r>
                            <w:rPr>
                              <w:rFonts w:ascii="Cambria Math" w:hAnsi="Cambria Math"/>
                              <w:color w:val="D9D9D9" w:themeColor="background1" w:themeShade="D9"/>
                            </w:rPr>
                            <m:t>2</m:t>
                          </m:r>
                        </m:sup>
                      </m:sSup>
                    </m:e>
                  </m:nary>
                </m:num>
                <m:den>
                  <m:r>
                    <w:rPr>
                      <w:rFonts w:ascii="Cambria Math" w:hAnsi="Cambria Math"/>
                      <w:color w:val="D9D9D9" w:themeColor="background1" w:themeShade="D9"/>
                    </w:rPr>
                    <m:t>n</m:t>
                  </m:r>
                </m:den>
              </m:f>
            </m:e>
          </m:rad>
          <m:r>
            <w:rPr>
              <w:rFonts w:ascii="Cambria Math" w:hAnsi="Cambria Math"/>
              <w:color w:val="D9D9D9" w:themeColor="background1" w:themeShade="D9"/>
            </w:rPr>
            <m:t>;</m:t>
          </m:r>
        </m:oMath>
      </m:oMathPara>
    </w:p>
    <w:p w14:paraId="265E38B2"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TD=</m:t>
          </m:r>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nary>
          <m:r>
            <w:rPr>
              <w:rFonts w:ascii="Cambria Math" w:hAnsi="Cambria Math"/>
              <w:color w:val="D9D9D9" w:themeColor="background1" w:themeShade="D9"/>
            </w:rPr>
            <m:t>;</m:t>
          </m:r>
        </m:oMath>
      </m:oMathPara>
    </w:p>
    <w:p w14:paraId="07B1CC39" w14:textId="084D0263" w:rsidR="003620C9" w:rsidRPr="000C0271" w:rsidRDefault="00FB1798">
      <w:pPr>
        <w:pStyle w:val="BodyText"/>
        <w:spacing w:before="228"/>
        <w:ind w:right="280"/>
        <w:rPr>
          <w:color w:val="D9D9D9" w:themeColor="background1" w:themeShade="D9"/>
        </w:rPr>
      </w:pPr>
      <w:r w:rsidRPr="000C0271">
        <w:rPr>
          <w:color w:val="D9D9D9" w:themeColor="background1" w:themeShade="D9"/>
        </w:rPr>
        <w:t xml:space="preserve">wher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and </w:t>
      </w:r>
      <m:oMath>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oMath>
      <w:r w:rsidRPr="000C0271">
        <w:rPr>
          <w:color w:val="D9D9D9" w:themeColor="background1" w:themeShade="D9"/>
        </w:rPr>
        <w:t xml:space="preserve"> are the actual and predicted value respectively. MAPE and RMSE are the most common accuracy measuring functions </w:t>
      </w:r>
      <w:r w:rsidRPr="000C0271">
        <w:rPr>
          <w:color w:val="D9D9D9" w:themeColor="background1" w:themeShade="D9"/>
        </w:rPr>
        <w:fldChar w:fldCharType="begin"/>
      </w:r>
      <w:r w:rsidR="000413DD" w:rsidRPr="000C0271">
        <w:rPr>
          <w:color w:val="D9D9D9" w:themeColor="background1" w:themeShade="D9"/>
        </w:rPr>
        <w:instrText xml:space="preserve"> ADDIN ZOTERO_ITEM CSL_CITATION {"citationID":"KbUWSyKS","properties":{"formattedCitation":"(Zhang and Qi, 2005)","plainCitation":"(Zhang and Qi, 2005)","noteIndex":0},"citationItems":[{"id":4,"uris":["http://zotero.org/users/local/MpxQIbNu/items/4SAGWCVZ","http://zotero.org/users/11634858/items/4SAGWCVZ"],"itemData":{"id":4,"type":"article-journal","container-title":"European Journal of Operational Research","DOI":"10.1016/j.ejor.2003.08.037","ISSN":"03772217","issue":"2","journalAbbreviation":"European Journal of Operational Research","language":"en","page":"501-514","source":"DOI.org (Crossref)","title":"Neural network forecasting for seasonal and trend time series","volume":"160","author":[{"family":"Zhang","given":"G.Peter"},{"family":"Qi","given":"Min"}],"issued":{"date-parts":[["2005",1]]}}}],"schema":"https://github.com/citation-style-language/schema/raw/master/csl-citation.json"} </w:instrText>
      </w:r>
      <w:r w:rsidRPr="000C0271">
        <w:rPr>
          <w:color w:val="D9D9D9" w:themeColor="background1" w:themeShade="D9"/>
        </w:rPr>
        <w:fldChar w:fldCharType="separate"/>
      </w:r>
      <w:r w:rsidR="000413DD" w:rsidRPr="000C0271">
        <w:rPr>
          <w:color w:val="D9D9D9" w:themeColor="background1" w:themeShade="D9"/>
        </w:rPr>
        <w:t>(Zhang and Qi, 2005)</w:t>
      </w:r>
      <w:r w:rsidRPr="000C0271">
        <w:rPr>
          <w:color w:val="D9D9D9" w:themeColor="background1" w:themeShade="D9"/>
        </w:rPr>
        <w:fldChar w:fldCharType="end"/>
      </w:r>
      <w:r w:rsidRPr="000C0271">
        <w:rPr>
          <w:color w:val="D9D9D9" w:themeColor="background1" w:themeShade="D9"/>
        </w:rPr>
        <w:t xml:space="preserve"> while Total difference is there to measure the total  deviation of the model for the total of the customers (shows if the model tends to over or under estimate the consumptions). It is worth mentioning that using MAPE may cause implications for our case because is not impossibl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to be equal to zero.   (</w:t>
      </w:r>
      <w:r w:rsidRPr="000C0271">
        <w:rPr>
          <w:color w:val="D9D9D9" w:themeColor="background1" w:themeShade="D9"/>
          <w:lang w:val="el-GR"/>
        </w:rPr>
        <w:t>θελουμε</w:t>
      </w:r>
      <w:r w:rsidRPr="000C0271">
        <w:rPr>
          <w:color w:val="D9D9D9" w:themeColor="background1" w:themeShade="D9"/>
        </w:rPr>
        <w:t xml:space="preserve"> site)</w:t>
      </w:r>
    </w:p>
    <w:p w14:paraId="4AF46C17" w14:textId="77777777" w:rsidR="003620C9" w:rsidRDefault="003620C9">
      <w:pPr>
        <w:pStyle w:val="BodyText"/>
        <w:spacing w:before="228"/>
        <w:ind w:right="280"/>
      </w:pPr>
    </w:p>
    <w:p w14:paraId="1DE38FD7" w14:textId="41E74B6D" w:rsidR="003620C9" w:rsidRDefault="00043DA2">
      <w:pPr>
        <w:pStyle w:val="BodyText"/>
        <w:spacing w:before="228"/>
        <w:ind w:right="280"/>
      </w:pPr>
      <w:r>
        <w:t>Dataset</w:t>
      </w:r>
    </w:p>
    <w:p w14:paraId="61455FE6" w14:textId="3D7CE973" w:rsidR="00043DA2" w:rsidRDefault="00043DA2">
      <w:pPr>
        <w:pStyle w:val="BodyText"/>
        <w:spacing w:before="228"/>
        <w:ind w:right="280"/>
      </w:pPr>
    </w:p>
    <w:p w14:paraId="7C14B405" w14:textId="414B1C74" w:rsidR="00043DA2" w:rsidRDefault="00043DA2">
      <w:pPr>
        <w:pStyle w:val="BodyText"/>
        <w:spacing w:before="228"/>
        <w:ind w:right="280"/>
      </w:pPr>
    </w:p>
    <w:p w14:paraId="4C590726" w14:textId="3DEE25C6" w:rsidR="00043DA2" w:rsidRDefault="00043DA2">
      <w:pPr>
        <w:pStyle w:val="BodyText"/>
        <w:spacing w:before="228"/>
        <w:ind w:right="280"/>
      </w:pPr>
    </w:p>
    <w:p w14:paraId="742BE2AF" w14:textId="2E1375C6" w:rsidR="00F55930" w:rsidRDefault="00F55930">
      <w:pPr>
        <w:pStyle w:val="BodyText"/>
        <w:spacing w:before="228"/>
        <w:ind w:right="280"/>
      </w:pPr>
      <w:r>
        <w:lastRenderedPageBreak/>
        <w:t xml:space="preserve">In order to be able to evaluate the performance of each model and also to simulate the measured and unmeasured behavior of the dataset, the timeseries are split in two subsets, the measured </w:t>
      </w:r>
      <w:proofErr w:type="gramStart"/>
      <w:r w:rsidR="00E71F6B">
        <w:t>whose</w:t>
      </w:r>
      <w:proofErr w:type="gramEnd"/>
      <w:r w:rsidR="00E71F6B">
        <w:t xml:space="preserve"> the working crew has managed to record the consumption and into unmeasured were the crew did not record the usage.</w:t>
      </w:r>
      <w:r w:rsidR="00997CF5">
        <w:t xml:space="preserve"> In reality the actual measured to unmeasured ration for the given case study is approximately 90</w:t>
      </w:r>
      <w:r w:rsidR="00002FD1">
        <w:t>-</w:t>
      </w:r>
      <w:r w:rsidR="00997CF5">
        <w:t>10 but in order to simulate more uncertain cases the chosen ration was picked to be at 80</w:t>
      </w:r>
      <w:r w:rsidR="00002FD1">
        <w:t>-2</w:t>
      </w:r>
      <w:r w:rsidR="00997CF5">
        <w:t>0, to be more specific the measured was at 80% of the total timeseries while the rest 20% was the unmeasured</w:t>
      </w:r>
      <w:r w:rsidR="00002FD1">
        <w:t>. Furthermore, the unmeasured timeseries are broken down to train set and test set for measuring the performance for each model. The metrics that are used to evaluate the performance are</w:t>
      </w:r>
      <w:r w:rsidR="00002FD1" w:rsidRPr="00002FD1">
        <w:t>:</w:t>
      </w:r>
    </w:p>
    <w:p w14:paraId="3B9A06FE" w14:textId="6585C3B9" w:rsidR="00002FD1" w:rsidRPr="000420A1" w:rsidRDefault="00002FD1" w:rsidP="00FE3F27">
      <w:pPr>
        <w:pStyle w:val="BodyText"/>
        <w:numPr>
          <w:ilvl w:val="0"/>
          <w:numId w:val="4"/>
        </w:numPr>
        <w:spacing w:before="228"/>
        <w:ind w:right="280"/>
      </w:pPr>
      <w:r>
        <w:t>Mean Absolute Percentage Error (MAPE)</w:t>
      </w:r>
      <w:r w:rsidR="000420A1">
        <w:t xml:space="preserve"> this metric was chosen instead of Mean Absolute Error (MAE) because of the ability to be a scale independent</w:t>
      </w:r>
      <w:r w:rsidR="0009309E">
        <w:t>,</w:t>
      </w:r>
      <w:r w:rsidR="000420A1">
        <w:t xml:space="preserve"> MAPE is expressed as</w:t>
      </w:r>
      <w:r w:rsidR="000420A1" w:rsidRPr="000420A1">
        <w:t>:</w:t>
      </w:r>
      <w:r w:rsidR="000420A1">
        <w:t xml:space="preserve">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t xml:space="preserve">, wher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0420A1" w:rsidRPr="0009309E">
        <w:t xml:space="preserve"> is the actual valu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t</m:t>
            </m:r>
          </m:sub>
        </m:sSub>
      </m:oMath>
      <w:r w:rsidR="000420A1" w:rsidRPr="0009309E">
        <w:t xml:space="preserve"> is the forecasted value. </w:t>
      </w:r>
    </w:p>
    <w:p w14:paraId="284A1EC4" w14:textId="1C7B34B3" w:rsidR="000420A1" w:rsidRPr="000C0271" w:rsidRDefault="000420A1" w:rsidP="00002FD1">
      <w:pPr>
        <w:pStyle w:val="BodyText"/>
        <w:numPr>
          <w:ilvl w:val="0"/>
          <w:numId w:val="4"/>
        </w:numPr>
        <w:spacing w:before="228"/>
        <w:ind w:right="280"/>
      </w:pPr>
      <w:r w:rsidRPr="0009309E">
        <w:t>Total Balance is the metric that evaluates the tendency of the model to over or under estimate the forecasting and it is expressed as:</w:t>
      </w:r>
      <w:r>
        <w:rPr>
          <w:sz w:val="22"/>
          <w:szCs w:val="22"/>
        </w:rPr>
        <w:t xml:space="preserve">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Pr>
          <w:sz w:val="22"/>
          <w:szCs w:val="22"/>
        </w:rPr>
        <w:t>.  The closer to zero this metric is the more accurate this model is to predict for the total sum of the consumers.</w:t>
      </w:r>
    </w:p>
    <w:p w14:paraId="06386D29" w14:textId="77777777" w:rsidR="003620C9" w:rsidRDefault="003620C9" w:rsidP="000C0271">
      <w:pPr>
        <w:pStyle w:val="BodyText"/>
        <w:spacing w:before="228"/>
        <w:ind w:right="280"/>
        <w:rPr>
          <w:b/>
        </w:rPr>
      </w:pP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2893E496" w14:textId="2EC21A76" w:rsidR="00043DA2" w:rsidRDefault="00910D7B">
      <w:pPr>
        <w:pStyle w:val="BodyText"/>
        <w:spacing w:before="228"/>
        <w:ind w:left="113" w:right="280"/>
      </w:pPr>
      <w:r>
        <w:t>In order to visualize better the distribution of the results of each model we used boxplots (</w:t>
      </w:r>
      <w:r w:rsidRPr="00910D7B">
        <w:t>box-and-whisker</w:t>
      </w:r>
      <w:r>
        <w:t>)</w:t>
      </w:r>
      <w:r w:rsidRPr="00910D7B">
        <w:t xml:space="preserve"> diagram</w:t>
      </w:r>
      <w:r>
        <w:t>s for MAPE</w:t>
      </w:r>
      <w:r w:rsidR="00374B58">
        <w:t xml:space="preserve"> for quarter and monthly year bases. As for the total water balance a bar plot is used to represent the results.</w:t>
      </w:r>
    </w:p>
    <w:p w14:paraId="6EF5E993" w14:textId="3882D190" w:rsidR="00374B58" w:rsidRPr="00910D7B" w:rsidRDefault="00374B58" w:rsidP="00374B58">
      <w:pPr>
        <w:pStyle w:val="BodyText"/>
        <w:spacing w:before="228"/>
        <w:ind w:left="113" w:right="280"/>
      </w:pPr>
      <w:r>
        <w:rPr>
          <w:noProof/>
        </w:rPr>
        <w:drawing>
          <wp:inline distT="0" distB="0" distL="0" distR="0" wp14:anchorId="7BE2D385" wp14:editId="68571895">
            <wp:extent cx="2692400" cy="235974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6969" cy="2381274"/>
                    </a:xfrm>
                    <a:prstGeom prst="rect">
                      <a:avLst/>
                    </a:prstGeom>
                  </pic:spPr>
                </pic:pic>
              </a:graphicData>
            </a:graphic>
          </wp:inline>
        </w:drawing>
      </w:r>
      <w:r w:rsidRPr="00374B58">
        <w:rPr>
          <w:noProof/>
        </w:rPr>
        <w:t xml:space="preserve"> </w:t>
      </w:r>
      <w:r>
        <w:rPr>
          <w:noProof/>
        </w:rPr>
        <w:drawing>
          <wp:inline distT="0" distB="0" distL="0" distR="0" wp14:anchorId="22ACD0C4" wp14:editId="620D4734">
            <wp:extent cx="3014086" cy="23493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7707" cy="2359931"/>
                    </a:xfrm>
                    <a:prstGeom prst="rect">
                      <a:avLst/>
                    </a:prstGeom>
                  </pic:spPr>
                </pic:pic>
              </a:graphicData>
            </a:graphic>
          </wp:inline>
        </w:drawing>
      </w:r>
    </w:p>
    <w:p w14:paraId="5A69529D" w14:textId="15933657" w:rsidR="00043DA2" w:rsidRDefault="00043DA2">
      <w:pPr>
        <w:pStyle w:val="BodyText"/>
        <w:spacing w:before="228"/>
        <w:ind w:left="113" w:right="280"/>
        <w:rPr>
          <w:color w:val="808080" w:themeColor="background1" w:themeShade="80"/>
        </w:rPr>
      </w:pPr>
    </w:p>
    <w:p w14:paraId="7367CC1E" w14:textId="36F9B295" w:rsidR="00674A81" w:rsidRDefault="000225A6" w:rsidP="00674A81">
      <w:pPr>
        <w:pStyle w:val="BodyText"/>
        <w:spacing w:before="228"/>
        <w:ind w:right="280"/>
      </w:pPr>
      <w:r>
        <w:t>From the results we can observe that the model with the best performance is SARIMA</w:t>
      </w:r>
      <w:r w:rsidR="00017C6C">
        <w:t xml:space="preserve"> in terms </w:t>
      </w:r>
      <w:r w:rsidR="00726A09">
        <w:t xml:space="preserve">of Mean Absolute Percentage Error (MAPE) as it is shown in figure (). Despite </w:t>
      </w:r>
      <w:r w:rsidR="004C402C">
        <w:t>scoring the best performance in MAPE metric, in the Total balance metric it came 3</w:t>
      </w:r>
      <w:r w:rsidR="004C402C" w:rsidRPr="004C402C">
        <w:rPr>
          <w:vertAlign w:val="superscript"/>
        </w:rPr>
        <w:t>rd</w:t>
      </w:r>
      <w:r w:rsidR="004C402C">
        <w:t xml:space="preserve"> with LSTM scoring only +702 m³ for the total </w:t>
      </w:r>
      <w:r w:rsidR="002B6D8E">
        <w:t>of predictions</w:t>
      </w:r>
      <w:r w:rsidR="004C402C">
        <w:t xml:space="preserve">. It must be addressed the large difference between the </w:t>
      </w:r>
      <w:r w:rsidR="002B6D8E">
        <w:t>average (</w:t>
      </w:r>
      <w:r w:rsidR="004C402C">
        <w:t>it is showed as a red dot in figure ()) from the median.</w:t>
      </w:r>
      <w:r w:rsidR="004C402C" w:rsidRPr="004C402C">
        <w:t xml:space="preserve"> </w:t>
      </w:r>
      <w:r w:rsidR="004C402C">
        <w:t xml:space="preserve">This can </w:t>
      </w:r>
      <w:r w:rsidR="002B6D8E">
        <w:t>be explained</w:t>
      </w:r>
      <w:r w:rsidR="004C402C">
        <w:t xml:space="preserve"> </w:t>
      </w:r>
      <w:r w:rsidR="005D5805">
        <w:t xml:space="preserve">from the existence of customers with very high variance </w:t>
      </w:r>
      <w:r w:rsidR="002B6D8E">
        <w:t xml:space="preserve">and unexpected consumption because of a </w:t>
      </w:r>
      <w:proofErr w:type="gramStart"/>
      <w:r w:rsidR="002B6D8E">
        <w:t>leak</w:t>
      </w:r>
      <w:r w:rsidR="001E65C2">
        <w:t>s</w:t>
      </w:r>
      <w:proofErr w:type="gramEnd"/>
      <w:r w:rsidR="002B6D8E">
        <w:t xml:space="preserve"> or because they just started a new business</w:t>
      </w:r>
      <w:r w:rsidR="001E65C2">
        <w:t xml:space="preserve"> for example</w:t>
      </w:r>
      <w:r w:rsidR="002408A6" w:rsidRPr="002408A6">
        <w:t xml:space="preserve"> </w:t>
      </w:r>
      <w:r w:rsidR="002408A6">
        <w:t>and the models does not have enough data in order to adapt to the sudden change</w:t>
      </w:r>
      <w:r w:rsidR="002B6D8E">
        <w:t>.</w:t>
      </w:r>
      <w:r w:rsidR="00CF0A53" w:rsidRPr="00CF0A53">
        <w:t xml:space="preserve"> </w:t>
      </w:r>
      <w:r w:rsidR="00674A81">
        <w:t>While the collaborate filtering algorithms use future data from other consumers did not</w:t>
      </w:r>
      <w:r w:rsidR="00674A81" w:rsidRPr="00674A81">
        <w:t xml:space="preserve"> </w:t>
      </w:r>
      <w:r w:rsidR="00674A81">
        <w:t>manage to outperform the Naïve model scoring the worst score in Total Balance. One possible reason that this model failed to give accurate predictions is the large number of known timeseries</w:t>
      </w:r>
      <w:r w:rsidR="00467F84">
        <w:t xml:space="preserve"> and it faced overfitting phenomena. </w:t>
      </w:r>
    </w:p>
    <w:p w14:paraId="7D04BA75" w14:textId="77777777" w:rsidR="00467F84" w:rsidRPr="00F14591" w:rsidRDefault="00467F84" w:rsidP="00674A81">
      <w:pPr>
        <w:pStyle w:val="BodyText"/>
        <w:spacing w:before="228"/>
        <w:ind w:right="280"/>
        <w:rPr>
          <w:lang w:val="el-GR"/>
        </w:rPr>
      </w:pPr>
    </w:p>
    <w:p w14:paraId="0AC80101" w14:textId="7937F967" w:rsidR="00043DA2" w:rsidRPr="00674A81" w:rsidRDefault="00CF0A53" w:rsidP="00674A81">
      <w:pPr>
        <w:pStyle w:val="BodyText"/>
        <w:spacing w:before="228"/>
        <w:ind w:right="280"/>
        <w:rPr>
          <w:color w:val="808080" w:themeColor="background1" w:themeShade="80"/>
        </w:rPr>
      </w:pPr>
      <w:r>
        <w:t>The collaborate filtering algorithm did not</w:t>
      </w:r>
      <w:r w:rsidR="00674A81" w:rsidRPr="00674A81">
        <w:t xml:space="preserve"> </w:t>
      </w:r>
      <w:r w:rsidR="00674A81">
        <w:t>outperform</w:t>
      </w:r>
      <w:r>
        <w:t xml:space="preserve"> </w:t>
      </w:r>
      <w:r w:rsidR="00674A81">
        <w:t xml:space="preserve">Naïve method </w:t>
      </w:r>
    </w:p>
    <w:p w14:paraId="52511D91" w14:textId="77777777" w:rsidR="002408A6" w:rsidRDefault="002408A6">
      <w:pPr>
        <w:pStyle w:val="BodyText"/>
        <w:spacing w:before="228"/>
        <w:ind w:left="113" w:right="280"/>
        <w:rPr>
          <w:color w:val="808080" w:themeColor="background1" w:themeShade="80"/>
        </w:rPr>
      </w:pPr>
    </w:p>
    <w:p w14:paraId="426D43D8" w14:textId="77777777" w:rsidR="002408A6" w:rsidRDefault="002408A6">
      <w:pPr>
        <w:pStyle w:val="BodyText"/>
        <w:spacing w:before="228"/>
        <w:ind w:left="113" w:right="280"/>
        <w:rPr>
          <w:color w:val="808080" w:themeColor="background1" w:themeShade="80"/>
        </w:rPr>
      </w:pPr>
    </w:p>
    <w:p w14:paraId="02837F71" w14:textId="77777777" w:rsidR="002408A6" w:rsidRPr="00674A81" w:rsidRDefault="002408A6">
      <w:pPr>
        <w:pStyle w:val="BodyText"/>
        <w:spacing w:before="228"/>
        <w:ind w:left="113" w:right="280"/>
        <w:rPr>
          <w:color w:val="808080" w:themeColor="background1" w:themeShade="80"/>
        </w:rPr>
      </w:pPr>
    </w:p>
    <w:p w14:paraId="33752311" w14:textId="77777777" w:rsidR="00043DA2" w:rsidRDefault="00043DA2">
      <w:pPr>
        <w:pStyle w:val="BodyText"/>
        <w:spacing w:before="228"/>
        <w:ind w:left="113" w:right="280"/>
        <w:rPr>
          <w:color w:val="808080" w:themeColor="background1" w:themeShade="80"/>
        </w:rPr>
      </w:pPr>
    </w:p>
    <w:p w14:paraId="19F284E3" w14:textId="77777777" w:rsidR="003620C9" w:rsidRDefault="00FB1798">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7777777"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proofErr w:type="spellStart"/>
      <w:r>
        <w:rPr>
          <w:color w:val="808080" w:themeColor="background1" w:themeShade="80"/>
        </w:rPr>
        <w:t>tif</w:t>
      </w:r>
      <w:proofErr w:type="spellEnd"/>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lastRenderedPageBreak/>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16">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17">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7EE37257" w14:textId="77777777" w:rsidR="000D0E30" w:rsidRPr="000D0E30" w:rsidRDefault="00FB1798" w:rsidP="000D0E30">
      <w:pPr>
        <w:pStyle w:val="Bibliography"/>
        <w:rPr>
          <w:sz w:val="24"/>
        </w:rPr>
      </w:pPr>
      <w:r>
        <w:fldChar w:fldCharType="begin"/>
      </w:r>
      <w:r w:rsidR="000413DD">
        <w:instrText xml:space="preserve"> ADDIN ZOTERO_BIBL {"uncited":[],"omitted":[],"custom":[]} CSL_BIBLIOGRAPHY </w:instrText>
      </w:r>
      <w:r>
        <w:fldChar w:fldCharType="separate"/>
      </w:r>
      <w:r w:rsidR="000D0E30" w:rsidRPr="000D0E30">
        <w:rPr>
          <w:sz w:val="24"/>
        </w:rPr>
        <w:t>Abbasimehr, H., Shabani, M., Yousefi, M., 2020. An optimized model using LSTM network for demand forecasting. Comput. Ind. Eng. 143, 106435. https://doi.org/10.1016/j.cie.2020.106435</w:t>
      </w:r>
    </w:p>
    <w:p w14:paraId="76A65CE0" w14:textId="77777777" w:rsidR="000D0E30" w:rsidRPr="000D0E30" w:rsidRDefault="000D0E30" w:rsidP="000D0E30">
      <w:pPr>
        <w:pStyle w:val="Bibliography"/>
        <w:rPr>
          <w:sz w:val="24"/>
        </w:rPr>
      </w:pPr>
      <w:r w:rsidRPr="000D0E30">
        <w:rPr>
          <w:sz w:val="24"/>
        </w:rPr>
        <w:t>Altman, N.S., 1992. An Introduction to Kernel and Nearest-Neighbor Nonparametric Regression. Am. Stat. 46, 175–185. https://doi.org/10.1080/00031305.1992.10475879</w:t>
      </w:r>
    </w:p>
    <w:p w14:paraId="67460585" w14:textId="77777777" w:rsidR="000D0E30" w:rsidRPr="000D0E30" w:rsidRDefault="000D0E30" w:rsidP="000D0E30">
      <w:pPr>
        <w:pStyle w:val="Bibliography"/>
        <w:rPr>
          <w:sz w:val="24"/>
        </w:rPr>
      </w:pPr>
      <w:r w:rsidRPr="000D0E30">
        <w:rPr>
          <w:sz w:val="24"/>
        </w:rPr>
        <w:t>Association, A.W.W., 1962. Water Meters: Selection, Installation, Testing, and Maintenance. American Water Works Association.</w:t>
      </w:r>
    </w:p>
    <w:p w14:paraId="044E9ACF" w14:textId="77777777" w:rsidR="000D0E30" w:rsidRPr="000D0E30" w:rsidRDefault="000D0E30" w:rsidP="000D0E30">
      <w:pPr>
        <w:pStyle w:val="Bibliography"/>
        <w:rPr>
          <w:sz w:val="24"/>
        </w:rPr>
      </w:pPr>
      <w:r w:rsidRPr="000D0E30">
        <w:rPr>
          <w:sz w:val="24"/>
        </w:rPr>
        <w:t>Box, G.E.P., Jenkins, G.M., Reinsel, G.C., Ljung, G.M., 2015. Time Series Analysis: Forecasting and Control. John Wiley &amp; Sons.</w:t>
      </w:r>
    </w:p>
    <w:p w14:paraId="5695A25B" w14:textId="77777777" w:rsidR="000D0E30" w:rsidRPr="000D0E30" w:rsidRDefault="000D0E30" w:rsidP="000D0E30">
      <w:pPr>
        <w:pStyle w:val="Bibliography"/>
        <w:rPr>
          <w:sz w:val="24"/>
        </w:rPr>
      </w:pPr>
      <w:r w:rsidRPr="000D0E30">
        <w:rPr>
          <w:sz w:val="24"/>
        </w:rPr>
        <w:t>Hauber-Davidson, G., Idris, E., n.d. SMART WATER METERING.</w:t>
      </w:r>
    </w:p>
    <w:p w14:paraId="45826EE0" w14:textId="77777777" w:rsidR="000D0E30" w:rsidRPr="000D0E30" w:rsidRDefault="000D0E30" w:rsidP="000D0E30">
      <w:pPr>
        <w:pStyle w:val="Bibliography"/>
        <w:rPr>
          <w:sz w:val="24"/>
        </w:rPr>
      </w:pPr>
      <w:r w:rsidRPr="000D0E30">
        <w:rPr>
          <w:sz w:val="24"/>
        </w:rPr>
        <w:t>Hyndman, R.J., Athanasopoulos, G., 2018. Forecasting: principles and practice. OTexts.</w:t>
      </w:r>
    </w:p>
    <w:p w14:paraId="37E45DD8" w14:textId="77777777" w:rsidR="000D0E30" w:rsidRPr="000D0E30" w:rsidRDefault="000D0E30" w:rsidP="000D0E30">
      <w:pPr>
        <w:pStyle w:val="Bibliography"/>
        <w:rPr>
          <w:sz w:val="24"/>
        </w:rPr>
      </w:pPr>
      <w:r w:rsidRPr="000D0E30">
        <w:rPr>
          <w:sz w:val="24"/>
        </w:rPr>
        <w:t>Kofinas, D., Mellios, N., Papageorgiou, E., Laspidou, C., 2014. Urban Water Demand Forecasting for the Island of Skiathos. Procedia Eng., 16th Water Distribution System Analysis Conference, WDSA2014 89, 1023–1030. https://doi.org/10.1016/j.proeng.2014.11.220</w:t>
      </w:r>
    </w:p>
    <w:p w14:paraId="4EF0F279" w14:textId="77777777" w:rsidR="000D0E30" w:rsidRPr="000D0E30" w:rsidRDefault="000D0E30" w:rsidP="000D0E30">
      <w:pPr>
        <w:pStyle w:val="Bibliography"/>
        <w:rPr>
          <w:sz w:val="24"/>
        </w:rPr>
      </w:pPr>
      <w:r w:rsidRPr="000D0E30">
        <w:rPr>
          <w:sz w:val="24"/>
        </w:rPr>
        <w:t>Kontopoulos, I., Makris, A., Tserpes, K., Varvarigou, T., 2023. An evaluation of time series forecasting models on water consumption data: A case study of Greece.</w:t>
      </w:r>
    </w:p>
    <w:p w14:paraId="0C92DEFB" w14:textId="77777777" w:rsidR="000D0E30" w:rsidRPr="000D0E30" w:rsidRDefault="000D0E30" w:rsidP="000D0E30">
      <w:pPr>
        <w:pStyle w:val="Bibliography"/>
        <w:rPr>
          <w:sz w:val="24"/>
        </w:rPr>
      </w:pPr>
      <w:r w:rsidRPr="000D0E30">
        <w:rPr>
          <w:sz w:val="24"/>
        </w:rPr>
        <w:t>Lim, B., Zohren, S., 2021. Time-series forecasting with deep learning: a survey. Philos. Trans. R. Soc. Math. Phys. Eng. Sci. 379, 20200209. https://doi.org/10.1098/rsta.2020.0209</w:t>
      </w:r>
    </w:p>
    <w:p w14:paraId="7981008C" w14:textId="77777777" w:rsidR="000D0E30" w:rsidRPr="000D0E30" w:rsidRDefault="000D0E30" w:rsidP="000D0E30">
      <w:pPr>
        <w:pStyle w:val="Bibliography"/>
        <w:rPr>
          <w:sz w:val="24"/>
        </w:rPr>
      </w:pPr>
      <w:r w:rsidRPr="000D0E30">
        <w:rPr>
          <w:sz w:val="24"/>
        </w:rPr>
        <w:t>Liu, L.-M., Lin, M.-W., 1991. Forecasting residential consumption of natural gas using monthly and quarterly time series. Int. J. Forecast. 7, 3–16. https://doi.org/10.1016/0169-2070(91)90028-T</w:t>
      </w:r>
    </w:p>
    <w:p w14:paraId="64FEF1FE" w14:textId="77777777" w:rsidR="000D0E30" w:rsidRPr="000D0E30" w:rsidRDefault="000D0E30" w:rsidP="000D0E30">
      <w:pPr>
        <w:pStyle w:val="Bibliography"/>
        <w:rPr>
          <w:sz w:val="24"/>
        </w:rPr>
      </w:pPr>
      <w:r w:rsidRPr="000D0E30">
        <w:rPr>
          <w:sz w:val="24"/>
        </w:rPr>
        <w:t>Mamo, T.G., Juran, I., Shahrour, I., 2013. Urban Water Demand Forecasting Using the Stochastic Nature of Short Term Historical Water Demand and supply Pattern. J. Water Resour. Hydraul. Eng. 2.</w:t>
      </w:r>
    </w:p>
    <w:p w14:paraId="23969649" w14:textId="77777777" w:rsidR="000D0E30" w:rsidRPr="000D0E30" w:rsidRDefault="000D0E30" w:rsidP="000D0E30">
      <w:pPr>
        <w:pStyle w:val="Bibliography"/>
        <w:rPr>
          <w:sz w:val="24"/>
        </w:rPr>
      </w:pPr>
      <w:r w:rsidRPr="000D0E30">
        <w:rPr>
          <w:sz w:val="24"/>
        </w:rPr>
        <w:t>Rahim, M.S., Nguyen, K.A., Stewart, R.A., Giurco, D., Blumenstein, M., 2020. Machine Learning and Data Analytic Techniques in Digital Water Metering: A Review. Water 12, 294. https://doi.org/10.3390/w12010294</w:t>
      </w:r>
    </w:p>
    <w:p w14:paraId="63102F68" w14:textId="77777777" w:rsidR="000D0E30" w:rsidRPr="000D0E30" w:rsidRDefault="000D0E30" w:rsidP="000D0E30">
      <w:pPr>
        <w:pStyle w:val="Bibliography"/>
        <w:rPr>
          <w:sz w:val="24"/>
        </w:rPr>
      </w:pPr>
      <w:r w:rsidRPr="000D0E30">
        <w:rPr>
          <w:sz w:val="24"/>
        </w:rPr>
        <w:t>Randall, T., Koech, R., 2019. SMART WATER METERING TECHNOLOGY FOR WATER MANAGEMENT IN URBAN AREAS. Water E-J. 4, 1–14. https://doi.org/10.21139/wej.2019.001</w:t>
      </w:r>
    </w:p>
    <w:p w14:paraId="7EF78E28" w14:textId="77777777" w:rsidR="000D0E30" w:rsidRPr="000D0E30" w:rsidRDefault="000D0E30" w:rsidP="000D0E30">
      <w:pPr>
        <w:pStyle w:val="Bibliography"/>
        <w:rPr>
          <w:sz w:val="24"/>
        </w:rPr>
      </w:pPr>
      <w:r w:rsidRPr="000D0E30">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A158B84" w14:textId="77777777" w:rsidR="000D0E30" w:rsidRPr="000D0E30" w:rsidRDefault="000D0E30" w:rsidP="000D0E30">
      <w:pPr>
        <w:pStyle w:val="Bibliography"/>
        <w:rPr>
          <w:sz w:val="24"/>
        </w:rPr>
      </w:pPr>
      <w:r w:rsidRPr="000D0E30">
        <w:rPr>
          <w:sz w:val="24"/>
        </w:rPr>
        <w:t>Yan, H., Tang, Y., 2019. Collaborative Filtering Based on Gaussian Mixture Model and Improved Jaccard Similarity. IEEE Access PP, 1–1. https://doi.org/10.1109/ACCESS.2019.2936630</w:t>
      </w:r>
    </w:p>
    <w:p w14:paraId="279631E1" w14:textId="77777777" w:rsidR="000D0E30" w:rsidRPr="000D0E30" w:rsidRDefault="000D0E30" w:rsidP="000D0E30">
      <w:pPr>
        <w:pStyle w:val="Bibliography"/>
        <w:rPr>
          <w:sz w:val="24"/>
        </w:rPr>
      </w:pPr>
      <w:r w:rsidRPr="000D0E30">
        <w:rPr>
          <w:sz w:val="24"/>
        </w:rPr>
        <w:t>Zhang, G.P., Qi, M., 2005. Neural network forecasting for seasonal and trend time series. Eur. J. Oper. Res. 160, 501–514. https://doi.org/10.1016/j.ejor.2003.08.037</w:t>
      </w:r>
    </w:p>
    <w:p w14:paraId="74E832B3" w14:textId="4F494FB0" w:rsidR="003620C9" w:rsidRDefault="00FB1798">
      <w:pPr>
        <w:pStyle w:val="BodyText"/>
        <w:spacing w:before="227"/>
        <w:ind w:left="113"/>
      </w:pPr>
      <w:r>
        <w:lastRenderedPageBreak/>
        <w:fldChar w:fldCharType="end"/>
      </w:r>
    </w:p>
    <w:p w14:paraId="0AEE01A7" w14:textId="77777777" w:rsidR="003620C9" w:rsidRDefault="003620C9">
      <w:pPr>
        <w:pStyle w:val="BodyText"/>
        <w:spacing w:before="227"/>
        <w:ind w:left="113"/>
      </w:pPr>
    </w:p>
    <w:p w14:paraId="67C22A9F" w14:textId="77777777" w:rsidR="003620C9" w:rsidRDefault="003620C9">
      <w:pPr>
        <w:pStyle w:val="BodyText"/>
        <w:spacing w:before="227"/>
        <w:ind w:left="113"/>
      </w:pPr>
    </w:p>
    <w:sectPr w:rsidR="003620C9">
      <w:headerReference w:type="default" r:id="rId18"/>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5-17T15:54:00Z" w:initials="PD">
    <w:p w14:paraId="035BC5F3" w14:textId="77777777" w:rsidR="0051294B" w:rsidRPr="00816117" w:rsidRDefault="0051294B" w:rsidP="00A76B5E">
      <w:pPr>
        <w:pStyle w:val="CommentText"/>
        <w:rPr>
          <w:lang w:val="el-GR"/>
        </w:rPr>
      </w:pPr>
      <w:r>
        <w:rPr>
          <w:rStyle w:val="CommentReference"/>
        </w:rPr>
        <w:annotationRef/>
      </w:r>
      <w:r w:rsidRPr="00816117">
        <w:rPr>
          <w:lang w:val="el-GR"/>
        </w:rPr>
        <w:t>Θέλει δουλειά ο τίτλος</w:t>
      </w:r>
    </w:p>
  </w:comment>
  <w:comment w:id="1" w:author="Panagiotis Dimas" w:date="2023-05-17T15:13:00Z" w:initials="PD">
    <w:p w14:paraId="433C25C1" w14:textId="77777777" w:rsidR="00F225EB" w:rsidRPr="00816117" w:rsidRDefault="00F225EB" w:rsidP="00732C16">
      <w:pPr>
        <w:pStyle w:val="CommentText"/>
        <w:rPr>
          <w:lang w:val="el-GR"/>
        </w:rPr>
      </w:pPr>
      <w:r>
        <w:rPr>
          <w:rStyle w:val="CommentReference"/>
        </w:rPr>
        <w:annotationRef/>
      </w:r>
      <w:r w:rsidRPr="00816117">
        <w:rPr>
          <w:lang w:val="el-GR"/>
        </w:rPr>
        <w:t xml:space="preserve">Περισσότερο πες ότι είναι μια </w:t>
      </w:r>
      <w:r>
        <w:t>mega</w:t>
      </w:r>
      <w:r w:rsidRPr="00816117">
        <w:rPr>
          <w:lang w:val="el-GR"/>
        </w:rPr>
        <w:t>-</w:t>
      </w:r>
      <w:r>
        <w:t>city</w:t>
      </w:r>
      <w:r w:rsidRPr="00816117">
        <w:rPr>
          <w:lang w:val="el-GR"/>
        </w:rPr>
        <w:t xml:space="preserve"> η Αθήνα και ένα από τα μεγαλύτερα δίκτυα της λεκάνης της Μεσογείου και γι' αυτό αποτελεί </w:t>
      </w:r>
      <w:r>
        <w:t>challenging</w:t>
      </w:r>
      <w:r w:rsidRPr="00816117">
        <w:rPr>
          <w:lang w:val="el-GR"/>
        </w:rPr>
        <w:t xml:space="preserve"> </w:t>
      </w:r>
      <w:r>
        <w:t>case</w:t>
      </w:r>
      <w:r w:rsidRPr="00816117">
        <w:rPr>
          <w:lang w:val="el-GR"/>
        </w:rPr>
        <w:t xml:space="preserve"> </w:t>
      </w:r>
      <w:r>
        <w:t>study</w:t>
      </w:r>
      <w:r w:rsidRPr="00816117">
        <w:rPr>
          <w:lang w:val="el-GR"/>
        </w:rPr>
        <w:t xml:space="preserve"> από άποψη πολυπλοκότητας του δικτύου (κάτι που κάνει τις συχνές επισκέψεις των συνεργείων μέτρησης δύσκολες και αντιοικονομικές) και διαχείρισης των δεδομένων.</w:t>
      </w:r>
    </w:p>
  </w:comment>
  <w:comment w:id="2" w:author="Panagiotis Dimas" w:date="2023-05-17T14:51:00Z" w:initials="PD">
    <w:p w14:paraId="31F0F906" w14:textId="1D9BD099" w:rsidR="006B17F6" w:rsidRPr="00816117" w:rsidRDefault="006B17F6" w:rsidP="00E36618">
      <w:pPr>
        <w:pStyle w:val="CommentText"/>
        <w:rPr>
          <w:lang w:val="el-GR"/>
        </w:rPr>
      </w:pPr>
      <w:r>
        <w:rPr>
          <w:rStyle w:val="CommentReference"/>
        </w:rPr>
        <w:annotationRef/>
      </w:r>
      <w:r w:rsidRPr="00816117">
        <w:rPr>
          <w:lang w:val="el-GR"/>
        </w:rPr>
        <w:t xml:space="preserve">Θέλει μία προσοχή στα αγγλικά σου και αναδιαμόρφωση όλου του </w:t>
      </w:r>
      <w:r>
        <w:t>narrative</w:t>
      </w:r>
      <w:r w:rsidRPr="00816117">
        <w:rPr>
          <w:lang w:val="el-GR"/>
        </w:rPr>
        <w:t xml:space="preserve"> με </w:t>
      </w:r>
      <w:r>
        <w:t>focus</w:t>
      </w:r>
      <w:r w:rsidRPr="00816117">
        <w:rPr>
          <w:lang w:val="el-GR"/>
        </w:rPr>
        <w:t xml:space="preserve"> στην ιστορία που θες να διηγηθείς. Κοίτα και το προηγούμενο σχόλιο.</w:t>
      </w:r>
    </w:p>
  </w:comment>
  <w:comment w:id="3" w:author="Panagiotis Dimas" w:date="2023-05-17T15:14:00Z" w:initials="PD">
    <w:p w14:paraId="3C932B0D" w14:textId="77777777" w:rsidR="004C2EFB" w:rsidRPr="00816117" w:rsidRDefault="00F225EB" w:rsidP="00031C7D">
      <w:pPr>
        <w:pStyle w:val="CommentText"/>
        <w:rPr>
          <w:lang w:val="el-GR"/>
        </w:rPr>
      </w:pPr>
      <w:r>
        <w:rPr>
          <w:rStyle w:val="CommentReference"/>
        </w:rPr>
        <w:annotationRef/>
      </w:r>
      <w:r w:rsidR="004C2EFB" w:rsidRPr="00816117">
        <w:rPr>
          <w:lang w:val="el-GR"/>
        </w:rPr>
        <w:t xml:space="preserve">Αναδιαμόρφωσε το </w:t>
      </w:r>
      <w:r w:rsidR="004C2EFB">
        <w:t>introduction</w:t>
      </w:r>
      <w:r w:rsidR="004C2EFB" w:rsidRPr="00816117">
        <w:rPr>
          <w:lang w:val="el-GR"/>
        </w:rPr>
        <w:t xml:space="preserve"> ώστε να ταιριάζει με το </w:t>
      </w:r>
      <w:r w:rsidR="004C2EFB">
        <w:t>narrative</w:t>
      </w:r>
      <w:r w:rsidR="004C2EFB" w:rsidRPr="00816117">
        <w:rPr>
          <w:lang w:val="el-GR"/>
        </w:rPr>
        <w:t xml:space="preserve"> του </w:t>
      </w:r>
      <w:r w:rsidR="004C2EFB">
        <w:t>paper</w:t>
      </w:r>
      <w:r w:rsidR="004C2EFB" w:rsidRPr="00816117">
        <w:rPr>
          <w:lang w:val="el-GR"/>
        </w:rPr>
        <w:t xml:space="preserve"> σου, δες και το πρώτο πρώτο σχόλιο. Επίσης, στο </w:t>
      </w:r>
      <w:r w:rsidR="004C2EFB">
        <w:t>introduction</w:t>
      </w:r>
      <w:r w:rsidR="004C2EFB" w:rsidRPr="00816117">
        <w:rPr>
          <w:lang w:val="el-GR"/>
        </w:rPr>
        <w:t xml:space="preserve"> μπαίνουν  συνήθως τα περισσότερα </w:t>
      </w:r>
      <w:r w:rsidR="004C2EFB">
        <w:t>references</w:t>
      </w:r>
      <w:r w:rsidR="004C2EFB" w:rsidRPr="00816117">
        <w:rPr>
          <w:lang w:val="el-GR"/>
        </w:rPr>
        <w:t xml:space="preserve">, εδώ δεν έχεις βάλει αρκετά, το κείμενό σου είναι πολύ φτωχό σε πηγές. Πρέπει να βάλεις αρκετά </w:t>
      </w:r>
      <w:r w:rsidR="004C2EFB">
        <w:t>references</w:t>
      </w:r>
      <w:r w:rsidR="004C2EFB" w:rsidRPr="00816117">
        <w:rPr>
          <w:lang w:val="el-GR"/>
        </w:rPr>
        <w:t>.</w:t>
      </w:r>
    </w:p>
  </w:comment>
  <w:comment w:id="4" w:author="Panagiotis Dimas" w:date="2023-05-17T15:52:00Z" w:initials="PD">
    <w:p w14:paraId="3FA41BF8" w14:textId="77777777" w:rsidR="00C653F6" w:rsidRPr="00816117" w:rsidRDefault="002C6C33" w:rsidP="001947C8">
      <w:pPr>
        <w:pStyle w:val="CommentText"/>
        <w:rPr>
          <w:lang w:val="el-GR"/>
        </w:rPr>
      </w:pPr>
      <w:r>
        <w:rPr>
          <w:rStyle w:val="CommentReference"/>
        </w:rPr>
        <w:annotationRef/>
      </w:r>
      <w:r w:rsidR="00C653F6" w:rsidRPr="00816117">
        <w:rPr>
          <w:lang w:val="el-GR"/>
        </w:rPr>
        <w:t xml:space="preserve">Πρέπει εδώ να κάνεις μια μεθοδολογική απόφαση. Να χωρίσεις τα μοντέλα σε κατηγορίες (π.χ. </w:t>
      </w:r>
      <w:r w:rsidR="00C653F6">
        <w:t>Na</w:t>
      </w:r>
      <w:r w:rsidR="00C653F6" w:rsidRPr="00816117">
        <w:rPr>
          <w:lang w:val="el-GR"/>
        </w:rPr>
        <w:t>ï</w:t>
      </w:r>
      <w:proofErr w:type="spellStart"/>
      <w:r w:rsidR="00C653F6">
        <w:t>ve</w:t>
      </w:r>
      <w:proofErr w:type="spellEnd"/>
      <w:r w:rsidR="00C653F6" w:rsidRPr="00816117">
        <w:rPr>
          <w:lang w:val="el-GR"/>
        </w:rPr>
        <w:t xml:space="preserve"> ή απλά </w:t>
      </w:r>
      <w:r w:rsidR="00C653F6">
        <w:t>Statistical</w:t>
      </w:r>
      <w:r w:rsidR="00C653F6" w:rsidRPr="00816117">
        <w:rPr>
          <w:lang w:val="el-GR"/>
        </w:rPr>
        <w:t xml:space="preserve"> </w:t>
      </w:r>
      <w:r w:rsidR="00C653F6">
        <w:t>models</w:t>
      </w:r>
      <w:r w:rsidR="00C653F6" w:rsidRPr="00816117">
        <w:rPr>
          <w:lang w:val="el-GR"/>
        </w:rPr>
        <w:t xml:space="preserve">) ανάλογα με τον τρόπο που χρησιμοποιούνται σήμερα. Οπότε θα έχεις τα "απλά" μοντέλα από τη μία τα οποία θα δουλεύουν ως </w:t>
      </w:r>
      <w:r w:rsidR="00C653F6">
        <w:t>baseline</w:t>
      </w:r>
      <w:r w:rsidR="00C653F6" w:rsidRPr="00816117">
        <w:rPr>
          <w:lang w:val="el-GR"/>
        </w:rPr>
        <w:t xml:space="preserve"> για τη σύγκριση με τα περισσότερο </w:t>
      </w:r>
      <w:r w:rsidR="00C653F6">
        <w:t>complex</w:t>
      </w:r>
      <w:r w:rsidR="00C653F6" w:rsidRPr="00816117">
        <w:rPr>
          <w:lang w:val="el-GR"/>
        </w:rPr>
        <w:t xml:space="preserve"> (</w:t>
      </w:r>
      <w:r w:rsidR="00C653F6">
        <w:t>in</w:t>
      </w:r>
      <w:r w:rsidR="00C653F6" w:rsidRPr="00816117">
        <w:rPr>
          <w:lang w:val="el-GR"/>
        </w:rPr>
        <w:t xml:space="preserve"> </w:t>
      </w:r>
      <w:r w:rsidR="00C653F6">
        <w:t>terms</w:t>
      </w:r>
      <w:r w:rsidR="00C653F6" w:rsidRPr="00816117">
        <w:rPr>
          <w:lang w:val="el-GR"/>
        </w:rPr>
        <w:t xml:space="preserve"> </w:t>
      </w:r>
      <w:r w:rsidR="00C653F6">
        <w:t>of</w:t>
      </w:r>
      <w:r w:rsidR="00C653F6" w:rsidRPr="00816117">
        <w:rPr>
          <w:lang w:val="el-GR"/>
        </w:rPr>
        <w:t xml:space="preserve"> </w:t>
      </w:r>
      <w:r w:rsidR="00C653F6">
        <w:t>accuracy</w:t>
      </w:r>
      <w:r w:rsidR="00C653F6" w:rsidRPr="00816117">
        <w:rPr>
          <w:lang w:val="el-GR"/>
        </w:rPr>
        <w:t xml:space="preserve"> </w:t>
      </w:r>
      <w:r w:rsidR="00C653F6">
        <w:t>and</w:t>
      </w:r>
      <w:r w:rsidR="00C653F6" w:rsidRPr="00816117">
        <w:rPr>
          <w:lang w:val="el-GR"/>
        </w:rPr>
        <w:t xml:space="preserve"> </w:t>
      </w:r>
      <w:r w:rsidR="00C653F6">
        <w:t>computational</w:t>
      </w:r>
      <w:r w:rsidR="00C653F6" w:rsidRPr="00816117">
        <w:rPr>
          <w:lang w:val="el-GR"/>
        </w:rPr>
        <w:t xml:space="preserve"> </w:t>
      </w:r>
      <w:r w:rsidR="00C653F6">
        <w:t>efficiency</w:t>
      </w:r>
      <w:r w:rsidR="00C653F6" w:rsidRPr="00816117">
        <w:rPr>
          <w:lang w:val="el-GR"/>
        </w:rPr>
        <w:t xml:space="preserve">). Στα περισσότερο </w:t>
      </w:r>
      <w:r w:rsidR="00C653F6">
        <w:t>complex</w:t>
      </w:r>
      <w:r w:rsidR="00C653F6" w:rsidRPr="00816117">
        <w:rPr>
          <w:lang w:val="el-GR"/>
        </w:rPr>
        <w:t xml:space="preserve"> ανήκει και το μοντέλο που προτείνεις εσύ και αυτό πρέπει να έχει βαρύνουσα σημασία εδώ (και σε έκταση και σε επεξήγηση). Τα άλλα μοντέλα μπορεί να είναι απλά </w:t>
      </w:r>
      <w:r w:rsidR="00C653F6">
        <w:t>references</w:t>
      </w:r>
      <w:r w:rsidR="00C653F6" w:rsidRPr="00816117">
        <w:rPr>
          <w:lang w:val="el-GR"/>
        </w:rPr>
        <w:t xml:space="preserve"> ως προς το καθαρά μαθηματικό τους κομμάτι, περισσότερο να εξηγήσεις ίσως πως χρησιμοποιούνται επιχειρησιακά από τις εταιρείες αν υπάρχει σχετική βιβλιογραφία. Να εστιάσεις στην εξήγηση του μοντέλου σου: γιατί είναι καλύτερο, τι νέο προτείνει και προσφέρει. </w:t>
      </w:r>
      <w:r w:rsidR="00C653F6" w:rsidRPr="00816117">
        <w:rPr>
          <w:lang w:val="el-GR"/>
        </w:rPr>
        <w:br/>
        <w:t xml:space="preserve">Μετά πρέπει να πεις και ποια </w:t>
      </w:r>
      <w:r w:rsidR="00C653F6">
        <w:t>metrics</w:t>
      </w:r>
      <w:r w:rsidR="00C653F6" w:rsidRPr="00816117">
        <w:rPr>
          <w:lang w:val="el-GR"/>
        </w:rPr>
        <w:t xml:space="preserve"> χρησιμοποιείς για τη σύγκριση (και για </w:t>
      </w:r>
      <w:r w:rsidR="00C653F6">
        <w:t>accuracy</w:t>
      </w:r>
      <w:r w:rsidR="00C653F6" w:rsidRPr="00816117">
        <w:rPr>
          <w:lang w:val="el-GR"/>
        </w:rPr>
        <w:t xml:space="preserve"> και για </w:t>
      </w:r>
      <w:r w:rsidR="00C653F6">
        <w:t>computational</w:t>
      </w:r>
      <w:r w:rsidR="00C653F6" w:rsidRPr="00816117">
        <w:rPr>
          <w:lang w:val="el-GR"/>
        </w:rPr>
        <w:t xml:space="preserve"> </w:t>
      </w:r>
      <w:r w:rsidR="00C653F6">
        <w:t>efficiency</w:t>
      </w:r>
      <w:r w:rsidR="00C653F6" w:rsidRPr="00816117">
        <w:rPr>
          <w:lang w:val="el-GR"/>
        </w:rPr>
        <w:t xml:space="preserve">). Εδώ θέλει και μια καλή βιβλιογραφική ανασκόπηση για το ποια μετρικς χρησιμοποιούνται γι' αυτούς τους σκοπούς από άλλους ερευνητές. Επίσης εδώ σε αυτό το κεφάλαιο στην αρχή του μάλιστα πρέπει να μπει και το κομμάτι της </w:t>
      </w:r>
      <w:proofErr w:type="spellStart"/>
      <w:r w:rsidR="00C653F6" w:rsidRPr="00816117">
        <w:rPr>
          <w:lang w:val="el-GR"/>
        </w:rPr>
        <w:t>προεπεξεργασίας</w:t>
      </w:r>
      <w:proofErr w:type="spellEnd"/>
      <w:r w:rsidR="00C653F6" w:rsidRPr="00816117">
        <w:rPr>
          <w:lang w:val="el-GR"/>
        </w:rPr>
        <w:t xml:space="preserve"> των δεδομένων: ότι πήραμε τα τιμολόγια σε 3μηνα με ακανόνιστο τρόπο, πως τα επιμερίσαμε σε μηνιαία, πως τα αποθηκεύσαμε σε </w:t>
      </w:r>
      <w:proofErr w:type="spellStart"/>
      <w:r w:rsidR="00C653F6">
        <w:t>sql</w:t>
      </w:r>
      <w:proofErr w:type="spellEnd"/>
      <w:r w:rsidR="00C653F6" w:rsidRPr="00816117">
        <w:rPr>
          <w:lang w:val="el-GR"/>
        </w:rPr>
        <w:t xml:space="preserve"> </w:t>
      </w:r>
      <w:r w:rsidR="00C653F6">
        <w:t>database</w:t>
      </w:r>
      <w:r w:rsidR="00C653F6" w:rsidRPr="00816117">
        <w:rPr>
          <w:lang w:val="el-GR"/>
        </w:rPr>
        <w:t xml:space="preserve"> ώστε να επικοινωνούν εύκολα με πάιθον κτλ. Δες και το ριπόρτ που στείλαμε στην ΕΥΔΑΠ (στο έχω στείλε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5BC5F3" w15:done="0"/>
  <w15:commentEx w15:paraId="433C25C1" w15:done="0"/>
  <w15:commentEx w15:paraId="31F0F906" w15:done="0"/>
  <w15:commentEx w15:paraId="3C932B0D" w15:done="0"/>
  <w15:commentEx w15:paraId="3FA41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71B" w16cex:dateUtc="2023-05-17T12:54:00Z"/>
  <w16cex:commentExtensible w16cex:durableId="280F6D90" w16cex:dateUtc="2023-05-17T12:13:00Z"/>
  <w16cex:commentExtensible w16cex:durableId="280F688F" w16cex:dateUtc="2023-05-17T11:51:00Z"/>
  <w16cex:commentExtensible w16cex:durableId="280F6DCE" w16cex:dateUtc="2023-05-17T12:14:00Z"/>
  <w16cex:commentExtensible w16cex:durableId="280F76CC" w16cex:dateUtc="2023-05-1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5BC5F3" w16cid:durableId="280F771B"/>
  <w16cid:commentId w16cid:paraId="433C25C1" w16cid:durableId="280F6D90"/>
  <w16cid:commentId w16cid:paraId="31F0F906" w16cid:durableId="280F688F"/>
  <w16cid:commentId w16cid:paraId="3C932B0D" w16cid:durableId="280F6DCE"/>
  <w16cid:commentId w16cid:paraId="3FA41BF8" w16cid:durableId="280F76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3F602" w14:textId="77777777" w:rsidR="00B11C45" w:rsidRDefault="00B11C45">
      <w:r>
        <w:separator/>
      </w:r>
    </w:p>
  </w:endnote>
  <w:endnote w:type="continuationSeparator" w:id="0">
    <w:p w14:paraId="07C8EB16" w14:textId="77777777" w:rsidR="00B11C45" w:rsidRDefault="00B11C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18D69" w14:textId="77777777" w:rsidR="00B11C45" w:rsidRDefault="00B11C45">
      <w:r>
        <w:separator/>
      </w:r>
    </w:p>
  </w:footnote>
  <w:footnote w:type="continuationSeparator" w:id="0">
    <w:p w14:paraId="6B0DE163" w14:textId="77777777" w:rsidR="00B11C45" w:rsidRDefault="00B11C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77777777" w:rsidR="003620C9" w:rsidRDefault="00FB1798">
    <w:pPr>
      <w:pStyle w:val="BodyText"/>
      <w:spacing w:line="9" w:lineRule="auto"/>
      <w:rPr>
        <w:sz w:val="20"/>
      </w:rPr>
    </w:pPr>
    <w:r>
      <w:rPr>
        <w:noProof/>
        <w:sz w:val="20"/>
      </w:rPr>
      <mc:AlternateContent>
        <mc:Choice Requires="wps">
          <w:drawing>
            <wp:anchor distT="0" distB="0" distL="0" distR="0" simplePos="0" relativeHeight="16" behindDoc="1" locked="0" layoutInCell="0" allowOverlap="1" wp14:anchorId="4B5921DB" wp14:editId="35749D3C">
              <wp:simplePos x="0" y="0"/>
              <wp:positionH relativeFrom="page">
                <wp:posOffset>4727575</wp:posOffset>
              </wp:positionH>
              <wp:positionV relativeFrom="page">
                <wp:posOffset>450215</wp:posOffset>
              </wp:positionV>
              <wp:extent cx="2125980" cy="194310"/>
              <wp:effectExtent l="0" t="0" r="0" b="0"/>
              <wp:wrapNone/>
              <wp:docPr id="2" name="Image1"/>
              <wp:cNvGraphicFramePr/>
              <a:graphic xmlns:a="http://schemas.openxmlformats.org/drawingml/2006/main">
                <a:graphicData uri="http://schemas.microsoft.com/office/word/2010/wordprocessingShape">
                  <wps:wsp>
                    <wps:cNvSpPr/>
                    <wps:spPr>
                      <a:xfrm>
                        <a:off x="0" y="0"/>
                        <a:ext cx="2126160" cy="19440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anchor>
          </w:drawing>
        </mc:Choice>
        <mc:Fallback>
          <w:pict>
            <v:rect w14:anchorId="4B5921DB" id="Image1" o:spid="_x0000_s1026" style="position:absolute;margin-left:372.25pt;margin-top:35.45pt;width:167.4pt;height:15.3pt;z-index:-50331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Windows Live" w15:userId="383fa802b457d6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413DD"/>
    <w:rsid w:val="000420A1"/>
    <w:rsid w:val="00043DA2"/>
    <w:rsid w:val="0005013A"/>
    <w:rsid w:val="00055368"/>
    <w:rsid w:val="00083074"/>
    <w:rsid w:val="0009309E"/>
    <w:rsid w:val="000C0271"/>
    <w:rsid w:val="000D0E30"/>
    <w:rsid w:val="0012266A"/>
    <w:rsid w:val="00130649"/>
    <w:rsid w:val="0017738A"/>
    <w:rsid w:val="001D1B49"/>
    <w:rsid w:val="001E65C2"/>
    <w:rsid w:val="00202AA3"/>
    <w:rsid w:val="00235284"/>
    <w:rsid w:val="002408A6"/>
    <w:rsid w:val="00267F5D"/>
    <w:rsid w:val="002B19E3"/>
    <w:rsid w:val="002B6D8E"/>
    <w:rsid w:val="002C6C33"/>
    <w:rsid w:val="00347FEA"/>
    <w:rsid w:val="003620C9"/>
    <w:rsid w:val="00374B58"/>
    <w:rsid w:val="003849B8"/>
    <w:rsid w:val="0039228B"/>
    <w:rsid w:val="003A199F"/>
    <w:rsid w:val="003E49B3"/>
    <w:rsid w:val="00467F84"/>
    <w:rsid w:val="004C06CC"/>
    <w:rsid w:val="004C2EFB"/>
    <w:rsid w:val="004C402C"/>
    <w:rsid w:val="0051294B"/>
    <w:rsid w:val="005160FA"/>
    <w:rsid w:val="005A701E"/>
    <w:rsid w:val="005D5805"/>
    <w:rsid w:val="005F5BE7"/>
    <w:rsid w:val="006031F6"/>
    <w:rsid w:val="00673BD9"/>
    <w:rsid w:val="00674A81"/>
    <w:rsid w:val="006B17F6"/>
    <w:rsid w:val="00726A09"/>
    <w:rsid w:val="00772098"/>
    <w:rsid w:val="00782DD3"/>
    <w:rsid w:val="007E33B0"/>
    <w:rsid w:val="007E61E0"/>
    <w:rsid w:val="007F6CC0"/>
    <w:rsid w:val="00816117"/>
    <w:rsid w:val="00840C67"/>
    <w:rsid w:val="008758AE"/>
    <w:rsid w:val="008840C1"/>
    <w:rsid w:val="00896887"/>
    <w:rsid w:val="00910D7B"/>
    <w:rsid w:val="00946EC2"/>
    <w:rsid w:val="00981A55"/>
    <w:rsid w:val="00997CF5"/>
    <w:rsid w:val="00A03220"/>
    <w:rsid w:val="00A24F6E"/>
    <w:rsid w:val="00A30342"/>
    <w:rsid w:val="00A361C2"/>
    <w:rsid w:val="00A45D29"/>
    <w:rsid w:val="00A861BE"/>
    <w:rsid w:val="00B11C45"/>
    <w:rsid w:val="00B97772"/>
    <w:rsid w:val="00C07CDF"/>
    <w:rsid w:val="00C45734"/>
    <w:rsid w:val="00C653F6"/>
    <w:rsid w:val="00CA478A"/>
    <w:rsid w:val="00CF0A53"/>
    <w:rsid w:val="00D32AFC"/>
    <w:rsid w:val="00D338E0"/>
    <w:rsid w:val="00D72A08"/>
    <w:rsid w:val="00DA68C9"/>
    <w:rsid w:val="00DB7776"/>
    <w:rsid w:val="00E13688"/>
    <w:rsid w:val="00E71F6B"/>
    <w:rsid w:val="00E8615F"/>
    <w:rsid w:val="00EC4841"/>
    <w:rsid w:val="00F04E0D"/>
    <w:rsid w:val="00F14591"/>
    <w:rsid w:val="00F225EB"/>
    <w:rsid w:val="00F3227F"/>
    <w:rsid w:val="00F55930"/>
    <w:rsid w:val="00F6355F"/>
    <w:rsid w:val="00FA648E"/>
    <w:rsid w:val="00FB1798"/>
    <w:rsid w:val="00FB60BA"/>
    <w:rsid w:val="00FD4A6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5D260"/>
  <w15:docId w15:val="{817412BD-DC2C-44D0-B527-F1BA1C77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irdie@walford.cotton.co.uk" TargetMode="External"/><Relationship Id="rId17" Type="http://schemas.openxmlformats.org/officeDocument/2006/relationships/hyperlink" Target="https://iwaponline.com/pages/Instructions_for_authors" TargetMode="External"/><Relationship Id="rId2" Type="http://schemas.openxmlformats.org/officeDocument/2006/relationships/numbering" Target="numbering.xml"/><Relationship Id="rId16" Type="http://schemas.openxmlformats.org/officeDocument/2006/relationships/hyperlink" Target="http://www.cranfield.ac.uk/biotech/sensp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0</Pages>
  <Words>8732</Words>
  <Characters>4977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5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dc:description/>
  <cp:lastModifiedBy>Chris Michalopoulos</cp:lastModifiedBy>
  <cp:revision>2</cp:revision>
  <dcterms:created xsi:type="dcterms:W3CDTF">2023-06-19T20:48:00Z</dcterms:created>
  <dcterms:modified xsi:type="dcterms:W3CDTF">2023-06-19T20: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6o2ojJvT"/&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